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11157420" w:rsidR="00A11527" w:rsidRPr="00542C1B" w:rsidRDefault="00A11527" w:rsidP="00A11527">
      <w:r w:rsidRPr="00542C1B">
        <w:t>Mehmet U. Caglar</w:t>
      </w:r>
      <w:r w:rsidR="002E584D" w:rsidRPr="002E584D">
        <w:rPr>
          <w:vertAlign w:val="superscript"/>
        </w:rPr>
        <w:t>1, 2, 3</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3E5878">
        <w:t>, Aurko Dasgupta</w:t>
      </w:r>
      <w:r w:rsidR="002E584D">
        <w:rPr>
          <w:vertAlign w:val="superscript"/>
        </w:rPr>
        <w:t xml:space="preserve">3, </w:t>
      </w:r>
      <w:r w:rsidR="002E584D" w:rsidRPr="002E584D">
        <w:rPr>
          <w:vertAlign w:val="superscript"/>
        </w:rPr>
        <w:t>4</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2E584D" w:rsidRPr="002E584D">
        <w:rPr>
          <w:vertAlign w:val="superscript"/>
        </w:rPr>
        <w:t>7, 8</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171B87DB" w:rsidR="007278D7" w:rsidRDefault="002E584D" w:rsidP="00A11527">
      <w:r w:rsidRPr="002E584D">
        <w:rPr>
          <w:vertAlign w:val="superscript"/>
        </w:rPr>
        <w:t>1</w:t>
      </w:r>
      <w:r w:rsidRPr="002E584D">
        <w:t>Department of Integrative Biology</w:t>
      </w:r>
      <w:r>
        <w:t>, The University of Texas at Austin</w:t>
      </w:r>
    </w:p>
    <w:p w14:paraId="3C034515" w14:textId="16379F3F" w:rsidR="002E584D" w:rsidRDefault="002E584D" w:rsidP="00A11527">
      <w:r w:rsidRPr="002E584D">
        <w:rPr>
          <w:vertAlign w:val="superscript"/>
        </w:rPr>
        <w:t>2</w:t>
      </w:r>
      <w:r>
        <w:t>Center for Computational Biology and Bioinformatics, The University of Texas at Austin</w:t>
      </w:r>
    </w:p>
    <w:p w14:paraId="2428490B" w14:textId="6EE500B0" w:rsidR="002E584D" w:rsidRDefault="002E584D" w:rsidP="00A11527">
      <w:r w:rsidRPr="002E584D">
        <w:rPr>
          <w:vertAlign w:val="superscript"/>
        </w:rPr>
        <w:t>3</w:t>
      </w:r>
      <w:r>
        <w:t>Institute for Cellular and Molecular Biology, The University of Texas at Austin</w:t>
      </w:r>
    </w:p>
    <w:p w14:paraId="6EB8ACEF" w14:textId="3DCF4CF4" w:rsidR="002E584D" w:rsidRDefault="002E584D" w:rsidP="00A11527">
      <w:r w:rsidRPr="002E584D">
        <w:rPr>
          <w:vertAlign w:val="superscript"/>
        </w:rPr>
        <w:t>4</w:t>
      </w:r>
      <w:r>
        <w:t>Center for Systems and Synthetic Biology, The University of Texas at Austin</w:t>
      </w:r>
    </w:p>
    <w:p w14:paraId="54C7F77E" w14:textId="296CB851" w:rsidR="002E584D" w:rsidRDefault="002E584D" w:rsidP="00A11527">
      <w:r w:rsidRPr="002E584D">
        <w:rPr>
          <w:vertAlign w:val="superscript"/>
        </w:rPr>
        <w:t>5</w:t>
      </w:r>
      <w:r>
        <w:t>Department of Molecular Biosciences, The University of Texas at Austin</w:t>
      </w:r>
    </w:p>
    <w:p w14:paraId="17E56704" w14:textId="2A55697D" w:rsidR="002E584D" w:rsidRDefault="002E584D" w:rsidP="002E584D">
      <w:r w:rsidRPr="002E584D">
        <w:rPr>
          <w:vertAlign w:val="superscript"/>
        </w:rPr>
        <w:t>6</w:t>
      </w:r>
      <w:r w:rsidRPr="002E584D">
        <w:t>Department of Organismic and Evolutionary Biology, Harvard University</w:t>
      </w:r>
    </w:p>
    <w:p w14:paraId="68B23AD8" w14:textId="77777777" w:rsidR="002E584D" w:rsidRDefault="002E584D" w:rsidP="002E584D">
      <w:r w:rsidRPr="002E584D">
        <w:rPr>
          <w:vertAlign w:val="superscript"/>
        </w:rPr>
        <w:t>7</w:t>
      </w:r>
      <w:r w:rsidRPr="002E584D">
        <w:t>Department of Biological Sciences, University of Idaho, Moscow, Idaho</w:t>
      </w:r>
    </w:p>
    <w:p w14:paraId="4F95C975" w14:textId="453EB0E7" w:rsidR="002E584D" w:rsidRPr="002E584D" w:rsidRDefault="002E584D" w:rsidP="002E584D">
      <w:r w:rsidRPr="002E584D">
        <w:rPr>
          <w:vertAlign w:val="superscript"/>
        </w:rPr>
        <w:t>8</w:t>
      </w:r>
      <w:r w:rsidRPr="002E584D">
        <w:t>Institute for Bioinformatics and Evolutionary Studies, University of Idaho, Moscow, Idaho</w:t>
      </w:r>
    </w:p>
    <w:p w14:paraId="3974D451" w14:textId="32507B5E" w:rsidR="002E584D" w:rsidRDefault="002E584D" w:rsidP="00A11527"/>
    <w:p w14:paraId="12A94C43" w14:textId="15A0E822" w:rsidR="002E584D" w:rsidRPr="002E584D" w:rsidRDefault="002E584D" w:rsidP="002E584D">
      <w:r>
        <w:t xml:space="preserve">*Corresponding author: </w:t>
      </w:r>
      <w:hyperlink r:id="rId8" w:history="1">
        <w:r w:rsidRPr="002E584D">
          <w:rPr>
            <w:rStyle w:val="Hyperlink"/>
          </w:rPr>
          <w:t>marcotte@icmb.utexas.edu</w:t>
        </w:r>
      </w:hyperlink>
      <w:r w:rsidRPr="002E584D">
        <w:t> (EMM);</w:t>
      </w:r>
      <w:r>
        <w:t xml:space="preserve"> </w:t>
      </w:r>
      <w:hyperlink r:id="rId9" w:history="1">
        <w:r w:rsidRPr="002E584D">
          <w:rPr>
            <w:rStyle w:val="Hyperlink"/>
          </w:rPr>
          <w:t>jbarrick@cm.utexas.edu</w:t>
        </w:r>
      </w:hyperlink>
      <w:r w:rsidRPr="002E584D">
        <w:t> (JEB); </w:t>
      </w:r>
      <w:hyperlink r:id="rId10" w:history="1">
        <w:r w:rsidRPr="002E584D">
          <w:rPr>
            <w:rStyle w:val="Hyperlink"/>
          </w:rPr>
          <w:t>wilke@austin.utexas.edu</w:t>
        </w:r>
      </w:hyperlink>
      <w:r>
        <w:t xml:space="preserve"> (COW)</w:t>
      </w:r>
    </w:p>
    <w:p w14:paraId="59538896" w14:textId="74ABD0EF" w:rsidR="002E584D" w:rsidRPr="00A11527" w:rsidRDefault="002E584D"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0AF0FF92"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3A2DD533"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synthetic engineering of biology</w:t>
      </w:r>
      <w:r w:rsidR="00315216" w:rsidRPr="00043BB9">
        <w:rPr>
          <w:color w:val="000000" w:themeColor="text1"/>
        </w:rPr>
        <w:fldChar w:fldCharType="begin"/>
      </w:r>
      <w:r w:rsidR="005F0BA1">
        <w:rPr>
          <w:color w:val="000000" w:themeColor="text1"/>
        </w:rPr>
        <w:instrText xml:space="preserve"> ADDIN ZOTERO_ITEM CSL_CITATION {"citationID":"nYoZQkZI","properties":{"unsorted":true,"formattedCitation":"{\\rtf \\super 1\\nosupersub{}}","plainCitation":"1"},"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5F0BA1" w:rsidRPr="005F0BA1">
        <w:rPr>
          <w:rFonts w:ascii="Calibri"/>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w:t>
      </w:r>
      <w:r w:rsidR="002E44C6" w:rsidRPr="00043BB9">
        <w:rPr>
          <w:color w:val="000000" w:themeColor="text1"/>
        </w:rPr>
        <w:lastRenderedPageBreak/>
        <w:t xml:space="preserve">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5F0BA1">
        <w:rPr>
          <w:color w:val="000000" w:themeColor="text1"/>
        </w:rPr>
        <w:instrText xml:space="preserve"> ADDIN ZOTERO_ITEM CSL_CITATION {"citationID":"1q76cb1und","properties":{"formattedCitation":"{\\rtf \\super 2\\nosupersub{}}","plainCitation":"2"},"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5F0BA1" w:rsidRPr="005F0BA1">
        <w:rPr>
          <w:rFonts w:ascii="Calibri"/>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and derived from different high-throughput method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5F0BA1">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5F0BA1" w:rsidRPr="005F0BA1">
        <w:rPr>
          <w:rFonts w:ascii="Calibri"/>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6721AE40"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5F0BA1" w:rsidRPr="005F0BA1">
        <w:rPr>
          <w:rFonts w:ascii="Calibri"/>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5F0BA1" w:rsidRPr="005F0BA1">
        <w:rPr>
          <w:rFonts w:ascii="Calibri"/>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f cells are grown at high density, expression of most amino-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 that</w:t>
      </w:r>
      <w:r w:rsidR="00CA5118" w:rsidRPr="009D10CD">
        <w:rPr>
          <w:color w:val="000000" w:themeColor="text1"/>
        </w:rPr>
        <w:t xml:space="preserve"> high cell density is stressful for cells</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5F0BA1" w:rsidRPr="005F0BA1">
        <w:rPr>
          <w:rFonts w:ascii="Calibri"/>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5F0BA1" w:rsidRPr="005F0BA1">
        <w:rPr>
          <w:rFonts w:ascii="Calibri"/>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At the single-cell level, the </w:t>
      </w:r>
      <w:r w:rsidR="009F2305" w:rsidRPr="00B45F0F">
        <w:rPr>
          <w:i/>
          <w:color w:val="000000" w:themeColor="text1"/>
        </w:rPr>
        <w:t>E. c</w:t>
      </w:r>
      <w:r w:rsidR="00044BD7" w:rsidRPr="00B45F0F">
        <w:rPr>
          <w:i/>
          <w:color w:val="000000" w:themeColor="text1"/>
        </w:rPr>
        <w:t>oli</w:t>
      </w:r>
      <w:r w:rsidR="00044BD7" w:rsidRPr="00B45F0F">
        <w:rPr>
          <w:color w:val="000000" w:themeColor="text1"/>
        </w:rPr>
        <w:t xml:space="preserve"> </w:t>
      </w:r>
      <w:r w:rsidR="00EB454C" w:rsidRPr="00B45F0F">
        <w:rPr>
          <w:color w:val="000000" w:themeColor="text1"/>
        </w:rPr>
        <w:t>transcriptome</w:t>
      </w:r>
      <w:r w:rsidR="00B45F0F">
        <w:rPr>
          <w:color w:val="000000" w:themeColor="text1"/>
        </w:rPr>
        <w:t>s</w:t>
      </w:r>
      <w:r w:rsidR="00044BD7" w:rsidRPr="00B45F0F">
        <w:rPr>
          <w:color w:val="000000" w:themeColor="text1"/>
        </w:rPr>
        <w:t xml:space="preserve"> </w:t>
      </w:r>
      <w:r w:rsidR="00B45F0F" w:rsidRPr="00B45F0F">
        <w:rPr>
          <w:color w:val="000000" w:themeColor="text1"/>
        </w:rPr>
        <w:t>and proteome</w:t>
      </w:r>
      <w:r w:rsidR="00B45F0F">
        <w:rPr>
          <w:color w:val="000000" w:themeColor="text1"/>
        </w:rPr>
        <w:t>s</w:t>
      </w:r>
      <w:r w:rsidR="00B45F0F" w:rsidRPr="00B45F0F">
        <w:rPr>
          <w:color w:val="000000" w:themeColor="text1"/>
        </w:rPr>
        <w:t xml:space="preserve"> are noisy, and </w:t>
      </w:r>
      <w:r w:rsidR="00044BD7" w:rsidRPr="00B45F0F">
        <w:rPr>
          <w:color w:val="000000" w:themeColor="text1"/>
        </w:rPr>
        <w:t xml:space="preserve">mRNA </w:t>
      </w:r>
      <w:r w:rsidR="00B45F0F" w:rsidRPr="00B45F0F">
        <w:rPr>
          <w:color w:val="000000" w:themeColor="text1"/>
        </w:rPr>
        <w:t xml:space="preserve">and protein </w:t>
      </w:r>
      <w:r w:rsidR="00044BD7" w:rsidRPr="00B45F0F">
        <w:rPr>
          <w:color w:val="000000" w:themeColor="text1"/>
        </w:rPr>
        <w:t>copy numbers</w:t>
      </w:r>
      <w:r w:rsidR="00B45F0F" w:rsidRPr="00B45F0F">
        <w:rPr>
          <w:color w:val="000000" w:themeColor="text1"/>
        </w:rPr>
        <w:t xml:space="preserve"> tend to be uncorrelated</w:t>
      </w:r>
      <w:r w:rsidR="00CA5118" w:rsidRPr="00B45F0F">
        <w:rPr>
          <w:color w:val="000000" w:themeColor="text1"/>
        </w:rPr>
        <w:fldChar w:fldCharType="begin"/>
      </w:r>
      <w:r w:rsidR="005F0BA1">
        <w:rPr>
          <w:color w:val="000000" w:themeColor="text1"/>
        </w:rPr>
        <w:instrText xml:space="preserve"> ADDIN ZOTERO_ITEM CSL_CITATION {"citationID":"7lAtlzc8","properties":{"formattedCitation":"{\\rtf \\super 10\\nosupersub{}}","plainCitation":"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B45F0F">
        <w:rPr>
          <w:color w:val="000000" w:themeColor="text1"/>
        </w:rPr>
        <w:fldChar w:fldCharType="separate"/>
      </w:r>
      <w:r w:rsidR="005F0BA1" w:rsidRPr="005F0BA1">
        <w:rPr>
          <w:rFonts w:ascii="Calibri"/>
          <w:color w:val="000000"/>
          <w:vertAlign w:val="superscript"/>
        </w:rPr>
        <w:t>10</w:t>
      </w:r>
      <w:r w:rsidR="00CA5118" w:rsidRPr="00B45F0F">
        <w:rPr>
          <w:color w:val="000000" w:themeColor="text1"/>
        </w:rPr>
        <w:fldChar w:fldCharType="end"/>
      </w:r>
      <w:r w:rsidR="00044BD7" w:rsidRPr="00B45F0F">
        <w:rPr>
          <w:color w:val="000000" w:themeColor="text1"/>
        </w:rPr>
        <w:t>.</w:t>
      </w:r>
      <w:r w:rsidR="002B428C"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5F0BA1">
        <w:rPr>
          <w:color w:val="000000" w:themeColor="text1"/>
        </w:rPr>
        <w:instrText xml:space="preserve"> ADDIN ZOTERO_ITEM CSL_CITATION {"citationID":"tKPaFkFP","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B45F0F" w:rsidRPr="00B45F0F">
        <w:rPr>
          <w:color w:val="000000" w:themeColor="text1"/>
        </w:rPr>
        <w:fldChar w:fldCharType="separate"/>
      </w:r>
      <w:r w:rsidR="005F0BA1" w:rsidRPr="005F0BA1">
        <w:rPr>
          <w:rFonts w:ascii="Calibri"/>
          <w:color w:val="000000"/>
          <w:vertAlign w:val="superscript"/>
        </w:rPr>
        <w:t>11</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A few 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different conditions</w:t>
      </w:r>
      <w:r w:rsidR="009D10CD">
        <w:rPr>
          <w:color w:val="000000" w:themeColor="text1"/>
        </w:rPr>
        <w:fldChar w:fldCharType="begin"/>
      </w:r>
      <w:r w:rsidR="005F0BA1">
        <w:rPr>
          <w:color w:val="000000" w:themeColor="text1"/>
        </w:rPr>
        <w:instrText xml:space="preserve"> ADDIN ZOTERO_ITEM CSL_CITATION {"citationID":"VIAOyhUw","properties":{"formattedCitation":"{\\rtf \\super 12\\uc0\\u8211{}15\\nosupersub{}}","plainCitation":"12–15"},"citationItems":[{"id":"VsbbiPUB/tzDTs4TE","uris":["http://zotero.org/users/local/FOPKHRFW/items/QU4JC9QC"],"uri":["http://zotero.org/users/local/FOPKHRFW/items/QU4JC9QC"],"itemData":{"id":"VsbbiPUB/tzDTs4TE","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year":2015,"month":2,"day":18},"accessed":{"year":2015,"month":10,"day":30},"PMID":"25741329","PMCID":"PMC4332353","container-title-short":"Front. Microbiol."}},{"id":"VsbbiPUB/LfjkemOt","uris":["http://zotero.org/users/local/FOPKHRFW/items/FN84PVAR"],"uri":["http://zotero.org/users/local/FOPKHRFW/items/FN84PVAR"],"itemData":{"id":"VsbbiPUB/LfjkemOt","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year":2015,"month":12,"day":7},"accessed":{"year":2015,"month":12,"day":22},"container-title-short":"Nat. Biotechnol."}},{"id":"VsbbiPUB/GdFysYpQ","uris":["http://zotero.org/users/local/FOPKHRFW/items/PWC55IKS"],"uri":["http://zotero.org/users/local/FOPKHRFW/items/PWC55IKS"],"itemData":{"id":"VsbbiPUB/GdFysYpQ","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7,"day":27},"PMID":"20664636","PMCID":"PMC2925526","page-first":"390","container-title-short":"Mol. Syst. Biol."}},{"id":"VsbbiPUB/iHBSPJbF","uris":["http://zotero.org/users/local/FOPKHRFW/items/I3B8J39R"],"uri":["http://zotero.org/users/local/FOPKHRFW/items/I3B8J39R"],"itemData":{"id":"VsbbiPUB/iHBSPJbF","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year":2009,"month":6,"day":1},"PMID":"19363119","page-first":"3437","title-short":"Gene Expression Profiling and the Use of Genome-Scale In Silico Models of Escherichia coli for Analysis","container-title-short":"J. Bacteriol."}}],"schema":"https://github.com/citation-style-language/schema/raw/master/csl-citation.json"} </w:instrText>
      </w:r>
      <w:r w:rsidR="009D10CD">
        <w:rPr>
          <w:color w:val="000000" w:themeColor="text1"/>
        </w:rPr>
        <w:fldChar w:fldCharType="separate"/>
      </w:r>
      <w:r w:rsidR="005F0BA1" w:rsidRPr="005F0BA1">
        <w:rPr>
          <w:rFonts w:ascii="Calibri"/>
          <w:color w:val="000000"/>
          <w:vertAlign w:val="superscript"/>
        </w:rPr>
        <w:t>12–15</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1976FFF7"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5F0BA1">
        <w:instrText xml:space="preserve"> ADDIN ZOTERO_ITEM CSL_CITATION {"citationID":"hS6Nzwgb","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sidR="005F0BA1" w:rsidRPr="005F0BA1">
        <w:rPr>
          <w:rFonts w:ascii="Calibri"/>
          <w:vertAlign w:val="superscript"/>
        </w:rPr>
        <w:t>11</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stress. </w:t>
      </w:r>
    </w:p>
    <w:p w14:paraId="0DF99862" w14:textId="3978B3B2" w:rsidR="00FC5D83" w:rsidRPr="00FC5D83" w:rsidRDefault="00FC5D83" w:rsidP="0077747E">
      <w:pPr>
        <w:tabs>
          <w:tab w:val="left" w:pos="6245"/>
        </w:tabs>
      </w:pPr>
    </w:p>
    <w:p w14:paraId="7F6DBB6F" w14:textId="13C36C86"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5F0BA1">
        <w:instrText xml:space="preserve"> ADDIN ZOTERO_ITEM CSL_CITATION {"citationID":"soX3TNSf","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5F0BA1" w:rsidRPr="005F0BA1">
        <w:rPr>
          <w:rFonts w:ascii="Calibri"/>
          <w:vertAlign w:val="superscript"/>
        </w:rPr>
        <w:t>11</w:t>
      </w:r>
      <w:r w:rsidR="00881210">
        <w:fldChar w:fldCharType="end"/>
      </w:r>
      <w:r w:rsidR="00881210">
        <w:t xml:space="preserve">. All resulting data sets were carefully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5C33B3">
        <w:t>,</w:t>
      </w:r>
      <w:r w:rsidR="00F16271" w:rsidRPr="00640049">
        <w:t xml:space="preserve"> </w:t>
      </w:r>
      <w:r w:rsidR="00F8621A">
        <w:t xml:space="preserve">59 of </w:t>
      </w:r>
      <w:r w:rsidR="005C33B3">
        <w:t xml:space="preserve">which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 </w:t>
      </w:r>
      <w:r w:rsidR="00F16271" w:rsidRPr="00640049">
        <w:t>(</w:t>
      </w:r>
      <w:r w:rsidR="004677EA">
        <w:t xml:space="preserve">Supplementary </w:t>
      </w:r>
      <w:r w:rsidR="00F91445" w:rsidRPr="00640049">
        <w:t>Table</w:t>
      </w:r>
      <w:r w:rsidR="00F16271" w:rsidRPr="00640049">
        <w:t xml:space="preserve"> </w:t>
      </w:r>
      <w:r w:rsidR="00506688">
        <w:t>S</w:t>
      </w:r>
      <w:r w:rsidR="00F16271" w:rsidRPr="00640049">
        <w:t>1</w:t>
      </w:r>
      <w:r w:rsidRPr="00640049">
        <w:t>)</w:t>
      </w:r>
      <w:r w:rsidR="00F16271" w:rsidRPr="00640049">
        <w:t>.</w:t>
      </w:r>
    </w:p>
    <w:p w14:paraId="43216E4D" w14:textId="70AEFF98" w:rsidR="002A6E4A" w:rsidRDefault="002A6E4A" w:rsidP="007B145B"/>
    <w:p w14:paraId="77ED53FB" w14:textId="33DFA7C3"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5C33B3">
        <w:t>metabolic</w:t>
      </w:r>
      <w:r w:rsidR="00093E5D" w:rsidRPr="008217C8">
        <w:t xml:space="preserve"> </w:t>
      </w:r>
      <w:r w:rsidR="005C33B3">
        <w:t>flux</w:t>
      </w:r>
      <w:r w:rsidR="008217C8">
        <w:t xml:space="preserve"> data covers 13 different fluxe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CA403A2" w:rsidR="00372924" w:rsidRDefault="00AA45EE" w:rsidP="006F70EB">
      <w:pPr>
        <w:rPr>
          <w:i/>
        </w:rPr>
      </w:pPr>
      <w:r w:rsidRPr="003F413A">
        <w:t>Finally, we measured growth rat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23E463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27B229D2"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5F0BA1">
        <w:rPr>
          <w:color w:val="000000" w:themeColor="text1"/>
        </w:rPr>
        <w:instrText xml:space="preserve"> ADDIN ZOTERO_ITEM CSL_CITATION {"citationID":"Ml4OLZh6","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5F0BA1" w:rsidRPr="005F0BA1">
        <w:rPr>
          <w:rFonts w:ascii="Calibri"/>
          <w:color w:val="000000"/>
          <w:vertAlign w:val="superscript"/>
        </w:rPr>
        <w:t>16</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5F0BA1">
        <w:rPr>
          <w:bCs/>
          <w:color w:val="000000" w:themeColor="text1"/>
        </w:rPr>
        <w:instrText xml:space="preserve"> ADDIN ZOTERO_ITEM CSL_CITATION {"citationID":"jBMOY2c9","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006F0" w:rsidRPr="00964F22">
        <w:rPr>
          <w:bCs/>
          <w:color w:val="000000" w:themeColor="text1"/>
        </w:rPr>
        <w:fldChar w:fldCharType="separate"/>
      </w:r>
      <w:r w:rsidR="005F0BA1" w:rsidRPr="005F0BA1">
        <w:rPr>
          <w:rFonts w:ascii="Calibri"/>
          <w:color w:val="000000"/>
          <w:vertAlign w:val="superscript"/>
        </w:rPr>
        <w:t>11</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5F0BA1">
        <w:rPr>
          <w:bCs/>
          <w:color w:val="000000" w:themeColor="text1"/>
        </w:rPr>
        <w:instrText xml:space="preserve"> ADDIN ZOTERO_ITEM CSL_CITATION {"citationID":"P6psWiO0","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5F0BA1" w:rsidRPr="005F0BA1">
        <w:rPr>
          <w:rFonts w:ascii="Calibri"/>
          <w:color w:val="000000"/>
          <w:vertAlign w:val="superscript"/>
        </w:rPr>
        <w:t>11</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6BAEA03B"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w:t>
      </w:r>
      <w:r w:rsidR="007F640D">
        <w:rPr>
          <w:color w:val="000000" w:themeColor="text1"/>
        </w:rPr>
        <w:t>salts at high Na</w:t>
      </w:r>
      <w:r w:rsidR="007F640D">
        <w:rPr>
          <w:bCs/>
          <w:vertAlign w:val="superscript"/>
        </w:rPr>
        <w:t>1</w:t>
      </w:r>
      <w:r w:rsidR="00BD3AFB">
        <w:rPr>
          <w:bCs/>
          <w:vertAlign w:val="superscript"/>
        </w:rPr>
        <w:t>+</w:t>
      </w:r>
      <w:r w:rsidR="004A469C" w:rsidRPr="009C6843">
        <w:t xml:space="preserve"> levels and </w:t>
      </w:r>
      <w:r w:rsidR="007F640D">
        <w:t>lactate</w:t>
      </w:r>
      <w:r w:rsidR="00D40704">
        <w:t xml:space="preserve"> </w:t>
      </w:r>
      <w:r w:rsidR="007F640D">
        <w:t xml:space="preserve">for the carbon sourc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141EC7FC" w14:textId="77777777" w:rsidR="007F640D"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p>
    <w:p w14:paraId="533D5A53" w14:textId="074E0436" w:rsidR="00D51F87" w:rsidRPr="008A3D35" w:rsidRDefault="007F640D" w:rsidP="00D51F87">
      <w:r w:rsidRPr="003E404F">
        <w:t>At the mRNA level, there was, there was little overlap between Na</w:t>
      </w:r>
      <w:r w:rsidR="00D51F87" w:rsidRPr="003E404F">
        <w:rPr>
          <w:vertAlign w:val="superscript"/>
        </w:rPr>
        <w:t>+</w:t>
      </w:r>
      <w:r w:rsidRPr="003E404F">
        <w:t xml:space="preserve"> stress and either Mg</w:t>
      </w:r>
      <w:r w:rsidR="00D51F87" w:rsidRPr="003E404F">
        <w:rPr>
          <w:vertAlign w:val="superscript"/>
        </w:rPr>
        <w:t>2+</w:t>
      </w:r>
      <w:r w:rsidRPr="003E404F">
        <w:t xml:space="preserve"> stress or carbon source</w:t>
      </w:r>
      <w:r w:rsidR="00D51F87" w:rsidRPr="003E404F">
        <w:t xml:space="preserve"> in both exponential and stationary phases</w:t>
      </w:r>
      <w:r w:rsidRPr="003E404F">
        <w:t>, and moderate overlap between Mg</w:t>
      </w:r>
      <w:r w:rsidR="00D51F87" w:rsidRPr="003E404F">
        <w:rPr>
          <w:vertAlign w:val="superscript"/>
        </w:rPr>
        <w:t>2+</w:t>
      </w:r>
      <w:r w:rsidRPr="003E404F">
        <w:t xml:space="preserve"> stress and carbon source in exponential phase and no overlap in stationary phase (Figure 6).</w:t>
      </w:r>
      <w:r w:rsidR="00D51F87" w:rsidRPr="003E404F">
        <w:t xml:space="preserve"> At the protein level, there was more overlap between Na</w:t>
      </w:r>
      <w:r w:rsidR="00D51F87" w:rsidRPr="003E404F">
        <w:rPr>
          <w:vertAlign w:val="superscript"/>
        </w:rPr>
        <w:t>+</w:t>
      </w:r>
      <w:r w:rsidR="00D51F87" w:rsidRPr="003E404F">
        <w:t xml:space="preserve"> stress and either Mg</w:t>
      </w:r>
      <w:r w:rsidR="00D51F87" w:rsidRPr="003E404F">
        <w:rPr>
          <w:vertAlign w:val="superscript"/>
        </w:rPr>
        <w:t>2+</w:t>
      </w:r>
      <w:r w:rsidR="00D51F87" w:rsidRPr="003E404F">
        <w:t xml:space="preserve"> stress or carbon source in exponential phase (Figure 6). In stationary phase Mg</w:t>
      </w:r>
      <w:r w:rsidR="00D51F87" w:rsidRPr="003E404F">
        <w:rPr>
          <w:vertAlign w:val="superscript"/>
        </w:rPr>
        <w:t xml:space="preserve">2+ </w:t>
      </w:r>
      <w:r w:rsidR="00D51F87" w:rsidRPr="003E404F">
        <w:t>has a little overlap with carbon source and there is a moderate overlap between carbon source and Na</w:t>
      </w:r>
      <w:r w:rsidR="00D51F87" w:rsidRPr="003E404F">
        <w:rPr>
          <w:vertAlign w:val="superscript"/>
        </w:rPr>
        <w:t>+</w:t>
      </w:r>
      <w:r w:rsidR="001B76EC" w:rsidRPr="003E404F">
        <w:t>. Mg</w:t>
      </w:r>
      <w:r w:rsidR="001B76EC" w:rsidRPr="003E404F">
        <w:rPr>
          <w:vertAlign w:val="superscript"/>
        </w:rPr>
        <w:t>2+</w:t>
      </w:r>
      <w:r w:rsidR="001B76EC" w:rsidRPr="003E404F">
        <w:t xml:space="preserve"> and Na</w:t>
      </w:r>
      <w:r w:rsidR="001B76EC" w:rsidRPr="003E404F">
        <w:rPr>
          <w:vertAlign w:val="superscript"/>
        </w:rPr>
        <w:t>+</w:t>
      </w:r>
      <w:r w:rsidR="001B76EC" w:rsidRPr="003E404F">
        <w:t xml:space="preserve"> stresses has little to no overlap for proteins in stationary phase.</w:t>
      </w:r>
    </w:p>
    <w:p w14:paraId="555664F3" w14:textId="77777777" w:rsidR="009F4A72" w:rsidRPr="009C6843" w:rsidRDefault="009F4A72" w:rsidP="005E0DA3"/>
    <w:p w14:paraId="59978833" w14:textId="6543F2AB" w:rsidR="00CB1E8D" w:rsidRPr="00FB69A1" w:rsidRDefault="00CB1E8D" w:rsidP="00FB69A1">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5F0BA1">
        <w:instrText xml:space="preserve"> ADDIN ZOTERO_ITEM CSL_CITATION {"citationID":"ba5F4iKO","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5F0BA1" w:rsidRPr="005F0BA1">
        <w:rPr>
          <w:rFonts w:ascii="Calibri"/>
          <w:vertAlign w:val="superscript"/>
        </w:rPr>
        <w:t>17</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5F0BA1">
        <w:instrText xml:space="preserve"> ADDIN ZOTERO_ITEM CSL_CITATION {"citationID":"O3W7qSYI","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5F0BA1" w:rsidRPr="005F0BA1">
        <w:rPr>
          <w:rFonts w:ascii="Calibri"/>
          <w:vertAlign w:val="superscript"/>
        </w:rPr>
        <w:t>18</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5F0BA1">
        <w:instrText xml:space="preserve"> ADDIN ZOTERO_ITEM CSL_CITATION {"citationID":"Hhb0xQsJ","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5F0BA1" w:rsidRPr="005F0BA1">
        <w:rPr>
          <w:rFonts w:ascii="Calibri"/>
          <w:vertAlign w:val="superscript"/>
        </w:rPr>
        <w:t>19</w:t>
      </w:r>
      <w:r w:rsidRPr="001477BA">
        <w:fldChar w:fldCharType="end"/>
      </w:r>
      <w:r w:rsidRPr="001477BA">
        <w:t xml:space="preserve">. </w:t>
      </w:r>
      <w:r w:rsidR="001477BA" w:rsidRPr="001477BA">
        <w:t xml:space="preserve">In all cases, we used a cutoff of 0.05 on FDR-corrected </w:t>
      </w:r>
      <w:r w:rsidR="001477BA" w:rsidRPr="001477BA">
        <w:rPr>
          <w:i/>
        </w:rPr>
        <w:t>P</w:t>
      </w:r>
      <w:r w:rsidR="001477BA" w:rsidRPr="001477BA">
        <w:t xml:space="preserve"> values to identify significant annotations.</w:t>
      </w:r>
      <w:r w:rsidR="008B6FF4">
        <w:t xml:space="preserve"> </w:t>
      </w:r>
      <w:r w:rsidR="008B6FF4" w:rsidRPr="001B0458">
        <w:t>For KEGG pathways we have plenty of variation but of GO annotations associated with molecular function we find 2 altered annotations; “</w:t>
      </w:r>
      <w:r w:rsidR="00FB69A1">
        <w:rPr>
          <w:rFonts w:ascii="Helvetica" w:hAnsi="Helvetica" w:cs="Helvetica"/>
        </w:rPr>
        <w:t>structural constituent of ribosome</w:t>
      </w:r>
      <w:r w:rsidR="008B6FF4" w:rsidRPr="001B0458">
        <w:t>” and “</w:t>
      </w:r>
      <w:r w:rsidR="00FB69A1">
        <w:rPr>
          <w:rFonts w:ascii="Helvetica" w:hAnsi="Helvetica" w:cs="Helvetica"/>
        </w:rPr>
        <w:t>structural molecule activity</w:t>
      </w:r>
      <w:r w:rsidR="008B6FF4" w:rsidRPr="001B0458">
        <w:t>”</w:t>
      </w:r>
      <w:r w:rsidR="009B4430">
        <w:t xml:space="preserve"> (Figure S1)</w:t>
      </w:r>
      <w:r w:rsidR="0038333A">
        <w:t>.</w:t>
      </w:r>
    </w:p>
    <w:p w14:paraId="2F8DA8B0" w14:textId="77777777" w:rsidR="00CB1E8D" w:rsidRDefault="00CB1E8D" w:rsidP="005E0DA3">
      <w:pPr>
        <w:rPr>
          <w:color w:val="0000FF"/>
        </w:rPr>
      </w:pPr>
    </w:p>
    <w:p w14:paraId="38C92860" w14:textId="1991BCE8"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D73E39">
        <w:t>a</w:t>
      </w:r>
      <w:r w:rsidR="00790C42" w:rsidRPr="001477BA">
        <w:t>.</w:t>
      </w:r>
      <w:r w:rsidR="000D2145">
        <w:t xml:space="preserve"> Three pathways are significantly altered; sulfur metabolism and nitrogen metabolism are mostly upregulated and flagellar assembly is mostly down regulated</w:t>
      </w:r>
      <w:r w:rsidRPr="001477BA">
        <w:t xml:space="preserve">. By contrast, </w:t>
      </w:r>
      <w:r w:rsidR="00D73E39">
        <w:t>using lactate</w:t>
      </w:r>
      <w:r w:rsidR="00531403">
        <w:t xml:space="preserve"> instead of glucose </w:t>
      </w:r>
      <w:r w:rsidRPr="001477BA">
        <w:t xml:space="preserve">in </w:t>
      </w:r>
      <w:r w:rsidR="00531403">
        <w:t>exponential</w:t>
      </w:r>
      <w:r w:rsidRPr="001477BA">
        <w:t xml:space="preserve"> phase caused up-</w:t>
      </w:r>
      <w:r w:rsidR="009D4F6B" w:rsidRPr="001477BA">
        <w:t>regulation o</w:t>
      </w:r>
      <w:r w:rsidR="00D73E39">
        <w:t>f pyruvate metabolism, citrate cycle and carbon metabolism</w:t>
      </w:r>
      <w:r w:rsidR="009D4F6B" w:rsidRPr="001477BA">
        <w:t xml:space="preserve"> </w:t>
      </w:r>
      <w:r w:rsidR="007570B2">
        <w:t xml:space="preserve">at protein level </w:t>
      </w:r>
      <w:r w:rsidR="008272F5" w:rsidRPr="001477BA">
        <w:t>(F</w:t>
      </w:r>
      <w:r w:rsidR="00EA61CF" w:rsidRPr="001477BA">
        <w:t xml:space="preserve">igure </w:t>
      </w:r>
      <w:r w:rsidR="000D2145">
        <w:t>8b</w:t>
      </w:r>
      <w:r w:rsidR="00625119" w:rsidRPr="001477BA">
        <w:t>)</w:t>
      </w:r>
      <w:r w:rsidR="00427E9A">
        <w:rPr>
          <w:color w:val="0000FF"/>
        </w:rPr>
        <w:t>.</w:t>
      </w:r>
    </w:p>
    <w:p w14:paraId="600D3019" w14:textId="77777777" w:rsidR="00093E5D" w:rsidRDefault="00093E5D" w:rsidP="005E0DA3"/>
    <w:p w14:paraId="2AE6E32B" w14:textId="60716B25" w:rsidR="00093E5D" w:rsidRPr="007E6243" w:rsidRDefault="007E6243" w:rsidP="005E0DA3">
      <w:pPr>
        <w:rPr>
          <w:b/>
        </w:rPr>
      </w:pPr>
      <w:r w:rsidRPr="007E6243">
        <w:rPr>
          <w:b/>
        </w:rPr>
        <w:t>Metabolic flux under salt stress</w:t>
      </w:r>
    </w:p>
    <w:p w14:paraId="4558B0EB" w14:textId="77777777" w:rsidR="00A23289" w:rsidRDefault="007E6243" w:rsidP="005E0DA3">
      <w:r w:rsidRPr="007E6243">
        <w:t xml:space="preserve">We collected measurements of metabolic flux through the central metabolism for the high sodium experiment and the high magnesium experiment, at </w:t>
      </w:r>
      <w:r w:rsidR="00093E5D" w:rsidRPr="007E6243">
        <w:t xml:space="preserve">both exponential and </w:t>
      </w:r>
      <w:commentRangeStart w:id="1"/>
      <w:r w:rsidR="00093E5D" w:rsidRPr="007E6243">
        <w:t>stationary phase</w:t>
      </w:r>
      <w:commentRangeEnd w:id="1"/>
      <w:r w:rsidR="00077A08">
        <w:rPr>
          <w:rStyle w:val="CommentReference"/>
        </w:rPr>
        <w:commentReference w:id="1"/>
      </w:r>
      <w:r w:rsidR="00093E5D" w:rsidRPr="007E6243">
        <w:t>.</w:t>
      </w:r>
      <w:r>
        <w:t xml:space="preserve"> For each condition, flux samples were analyzed in triplicate</w:t>
      </w:r>
      <w:r w:rsidR="00A23289">
        <w:t xml:space="preserve"> (except one, which was analyzed in duplicate only)</w:t>
      </w:r>
      <w:r>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p>
    <w:p w14:paraId="5C89106E" w14:textId="77777777" w:rsidR="00A23289" w:rsidRDefault="00A23289" w:rsidP="005E0DA3"/>
    <w:p w14:paraId="1A7E29BE" w14:textId="0B3A4DBB" w:rsidR="00093E5D" w:rsidRPr="00662F19" w:rsidRDefault="00A23289" w:rsidP="005E0DA3">
      <w:r>
        <w:t xml:space="preserve">For exponential growth, we saw almost no change in flux ratios with increasing </w:t>
      </w:r>
      <w:r w:rsidRPr="007E6243">
        <w:t>Na</w:t>
      </w:r>
      <w:r w:rsidRPr="007E6243">
        <w:rPr>
          <w:vertAlign w:val="superscript"/>
        </w:rPr>
        <w:t>+</w:t>
      </w:r>
      <w:r w:rsidRPr="007E6243">
        <w:t xml:space="preserve"> </w:t>
      </w:r>
      <w:r>
        <w:t xml:space="preserve">or </w:t>
      </w:r>
      <w:r w:rsidRPr="007E6243">
        <w:t>Mg</w:t>
      </w:r>
      <w:r w:rsidRPr="007E6243">
        <w:rPr>
          <w:vertAlign w:val="superscript"/>
        </w:rPr>
        <w:t>2</w:t>
      </w:r>
      <w:r>
        <w:rPr>
          <w:vertAlign w:val="superscript"/>
        </w:rPr>
        <w:t>+</w:t>
      </w:r>
      <w:r>
        <w:t xml:space="preserve"> (Supplementary Figure </w:t>
      </w:r>
      <w:r w:rsidR="005569EE">
        <w:t>9</w:t>
      </w:r>
      <w:r>
        <w:t xml:space="preserve">. </w:t>
      </w:r>
      <w:r w:rsidR="00077A08">
        <w:t xml:space="preserve">There was possibly a decrease in pentose-5-phosphate pathway use at 300 mM </w:t>
      </w:r>
      <w:r w:rsidR="00077A08" w:rsidRPr="007E6243">
        <w:t>Na</w:t>
      </w:r>
      <w:r w:rsidR="00077A08" w:rsidRPr="007E6243">
        <w:rPr>
          <w:vertAlign w:val="superscript"/>
        </w:rPr>
        <w:t>+</w:t>
      </w:r>
      <w:r w:rsidR="00077A08">
        <w:t xml:space="preserve">, and </w:t>
      </w:r>
      <w:r w:rsidR="00077A08" w:rsidRPr="00077A08">
        <w:rPr>
          <w:i/>
          <w:color w:val="FF0000"/>
        </w:rPr>
        <w:t>Chris, can we say something about Mg?</w:t>
      </w:r>
      <w:r w:rsidR="00077A08">
        <w:rPr>
          <w:i/>
          <w:color w:val="FF0000"/>
        </w:rPr>
        <w:t xml:space="preserve"> Also, please be aware of the paragraph on flux in the discussion. The discussion in the context of doubling times should be there, not here, I think. Here I just want to state briefly what the results were.</w:t>
      </w:r>
      <w:r w:rsidR="00077A08">
        <w:t xml:space="preserve"> </w:t>
      </w:r>
    </w:p>
    <w:p w14:paraId="08E393F3" w14:textId="77777777" w:rsidR="00077A08" w:rsidRDefault="00077A08" w:rsidP="00077A08"/>
    <w:p w14:paraId="6F6D1EA0" w14:textId="59109B9D" w:rsidR="00BC726B" w:rsidRDefault="00077A08" w:rsidP="00077A08">
      <w:r>
        <w:t xml:space="preserve">For stationary phase, we found </w:t>
      </w:r>
      <w:r>
        <w:rPr>
          <w:i/>
          <w:color w:val="FF0000"/>
        </w:rPr>
        <w:t>Chris, please complete.</w:t>
      </w:r>
      <w:r>
        <w:t xml:space="preserve"> (Supplementary Figure S</w:t>
      </w:r>
      <w:r w:rsidR="005569EE">
        <w:t>2</w:t>
      </w:r>
      <w:r w:rsidR="00977129">
        <w:t>3</w:t>
      </w:r>
      <w:r w:rsidR="00FE5EF3">
        <w:t>)</w:t>
      </w:r>
      <w:r w:rsidRPr="007E6243">
        <w:t>.</w:t>
      </w:r>
    </w:p>
    <w:p w14:paraId="0D0BCD43" w14:textId="70ED617B" w:rsidR="0040122D" w:rsidRDefault="006E46BD" w:rsidP="004F79A2">
      <w:pPr>
        <w:pStyle w:val="Heading2"/>
      </w:pPr>
      <w:r>
        <w:t>Discussion</w:t>
      </w:r>
    </w:p>
    <w:p w14:paraId="0E932949" w14:textId="77777777" w:rsidR="004F79A2" w:rsidRDefault="004F79A2" w:rsidP="004F79A2"/>
    <w:p w14:paraId="6B073D37" w14:textId="5F6D0B98"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and growth into deep stationary phase, up to two weeks post inoculation. We have found that gene regulation changes the most with respect to growth phase; in general, the exponential phase under one condition is more similar to the exponential phase under another condition than to the stationary phase under the same condition. Further, we have found that the smallest number of differentially expressed gen</w:t>
      </w:r>
      <w:r w:rsidR="00AC4F09">
        <w:t>es for different carbon sources</w:t>
      </w:r>
      <w:r>
        <w:t xml:space="preserve"> and larger numbers for different salt stresses. Under salt stress, most genes tend to be down-regulated, with the exception of elevated </w:t>
      </w:r>
      <w:r w:rsidRPr="00FD38BF">
        <w:t>Mg</w:t>
      </w:r>
      <w:r w:rsidRPr="008272F5">
        <w:rPr>
          <w:vertAlign w:val="superscript"/>
        </w:rPr>
        <w:t>2</w:t>
      </w:r>
      <w:r w:rsidR="00353D4F">
        <w:rPr>
          <w:vertAlign w:val="superscript"/>
        </w:rPr>
        <w:t>+</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that will be useful fo</w:t>
      </w:r>
      <w:r w:rsidR="00353D4F">
        <w:t>r future modeling of</w:t>
      </w:r>
      <w:r>
        <w:t xml:space="preserv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0603517C"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5F0BA1">
        <w:rPr>
          <w:color w:val="000000" w:themeColor="text1"/>
        </w:rPr>
        <w:instrText xml:space="preserve"> ADDIN ZOTERO_ITEM CSL_CITATION {"citationID":"fOX3f0X8","properties":{"formattedCitation":"{\\rtf \\super 13\\nosupersub{}}","plainCitation":"13"},"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5F0BA1" w:rsidRPr="005F0BA1">
        <w:rPr>
          <w:rFonts w:ascii="Calibri"/>
          <w:color w:val="000000"/>
          <w:vertAlign w:val="superscript"/>
        </w:rPr>
        <w:t>13</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5F0BA1">
        <w:rPr>
          <w:color w:val="000000" w:themeColor="text1"/>
        </w:rPr>
        <w:instrText xml:space="preserve"> ADDIN ZOTERO_ITEM CSL_CITATION {"citationID":"BzAkJ7aQ","properties":{"formattedCitation":"{\\rtf \\super 12\\nosupersub{}}","plainCitation":"12"},"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5F0BA1" w:rsidRPr="005F0BA1">
        <w:rPr>
          <w:rFonts w:ascii="Calibri"/>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er different ethanol stresses. However, similar to our study, they found down-</w:t>
      </w:r>
      <w:r w:rsidR="00FD6FAD" w:rsidRPr="006B7B8D">
        <w:rPr>
          <w:color w:val="000000" w:themeColor="text1"/>
        </w:rPr>
        <w:t>regulation of genes associated with arginine biosynthesis and metallic ion binding</w:t>
      </w:r>
      <w:r w:rsidR="006B7B8D" w:rsidRPr="006B7B8D">
        <w:rPr>
          <w:color w:val="000000" w:themeColor="text1"/>
        </w:rPr>
        <w:t xml:space="preserve"> under stress</w:t>
      </w:r>
      <w:r w:rsidR="00FD6FAD"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5F0BA1">
        <w:rPr>
          <w:color w:val="000000" w:themeColor="text1"/>
        </w:rPr>
        <w:instrText xml:space="preserve"> ADDIN ZOTERO_ITEM CSL_CITATION {"citationID":"8cvy6icV","properties":{"formattedCitation":"{\\rtf \\super 14\\nosupersub{}}","plainCitation":"14"},"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5F0BA1" w:rsidRPr="005F0BA1">
        <w:rPr>
          <w:rFonts w:ascii="Calibri"/>
          <w:color w:val="000000"/>
          <w:vertAlign w:val="superscript"/>
        </w:rPr>
        <w:t>14</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5F0BA1">
        <w:rPr>
          <w:color w:val="000000" w:themeColor="text1"/>
        </w:rPr>
        <w:instrText xml:space="preserve"> ADDIN ZOTERO_ITEM CSL_CITATION {"citationID":"NcUy11uE","properties":{"formattedCitation":"{\\rtf \\super 15\\nosupersub{}}","plainCitation":"15"},"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5F0BA1" w:rsidRPr="005F0BA1">
        <w:rPr>
          <w:rFonts w:ascii="Calibri"/>
          <w:color w:val="000000"/>
          <w:vertAlign w:val="superscript"/>
        </w:rPr>
        <w:t>15</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68644EC0"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5F0BA1">
        <w:rPr>
          <w:color w:val="000000" w:themeColor="text1"/>
        </w:rPr>
        <w:instrText xml:space="preserve"> ADDIN ZOTERO_ITEM CSL_CITATION {"citationID":"pHw4Mzci","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t>, w</w:t>
      </w:r>
      <w:r w:rsidR="00EA44BC" w:rsidRPr="009C6843">
        <w:t xml:space="preserve">e </w:t>
      </w:r>
      <w:r w:rsidR="00742C8E">
        <w:t xml:space="preserve">here </w:t>
      </w:r>
      <w:r w:rsidR="00EA44BC" w:rsidRPr="009C6843">
        <w:t>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Pr="0086748F">
        <w:rPr>
          <w:color w:val="000000" w:themeColor="text1"/>
        </w:rPr>
        <w:fldChar w:fldCharType="begin"/>
      </w:r>
      <w:r w:rsidR="005F0BA1">
        <w:rPr>
          <w:color w:val="000000" w:themeColor="text1"/>
        </w:rPr>
        <w:instrText xml:space="preserve"> ADDIN ZOTERO_ITEM CSL_CITATION {"citationID":"tBOYLXiI","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5F0BA1">
        <w:rPr>
          <w:color w:val="000000" w:themeColor="text1"/>
        </w:rPr>
        <w:instrText xml:space="preserve"> ADDIN ZOTERO_ITEM CSL_CITATION {"citationID":"e1qGvc24","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D4D86" w:rsidRPr="0086748F">
        <w:rPr>
          <w:color w:val="000000" w:themeColor="text1"/>
        </w:rPr>
        <w:fldChar w:fldCharType="separate"/>
      </w:r>
      <w:r w:rsidR="005F0BA1" w:rsidRPr="005F0BA1">
        <w:rPr>
          <w:rFonts w:ascii="Calibri"/>
          <w:color w:val="000000"/>
          <w:vertAlign w:val="superscript"/>
        </w:rPr>
        <w:t>11</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 stress conditions also le</w:t>
      </w:r>
      <w:r w:rsidR="00FC3461">
        <w:rPr>
          <w:color w:val="000000" w:themeColor="text1"/>
        </w:rPr>
        <w:t xml:space="preserve">d to the down-regulation of energy-intensive processes. </w:t>
      </w:r>
    </w:p>
    <w:p w14:paraId="0CA49050" w14:textId="77777777" w:rsidR="00BA589C" w:rsidRDefault="00BA589C" w:rsidP="00297DF6">
      <w:pPr>
        <w:rPr>
          <w:color w:val="000000" w:themeColor="text1"/>
        </w:rPr>
      </w:pPr>
    </w:p>
    <w:p w14:paraId="29BE295F" w14:textId="3BA08421" w:rsidR="00BA2935" w:rsidRDefault="008F1107" w:rsidP="00BA2935">
      <w:pPr>
        <w:tabs>
          <w:tab w:val="left" w:pos="3637"/>
        </w:tabs>
      </w:pPr>
      <w:r>
        <w:t xml:space="preserve">A large number of genes and pathways found to be influenced by the treatment conditions agree with data found in the literature. </w:t>
      </w:r>
      <w:r w:rsidR="00BA2935">
        <w:t>For instance, increasing the concentration of Na</w:t>
      </w:r>
      <w:r w:rsidR="00BA2935" w:rsidRPr="006F590A">
        <w:rPr>
          <w:vertAlign w:val="superscript"/>
        </w:rPr>
        <w:t>+</w:t>
      </w:r>
      <w:r w:rsidR="00BA2935">
        <w:t xml:space="preserve"> and Mg</w:t>
      </w:r>
      <w:r w:rsidR="00BA2935" w:rsidRPr="006C2A2F">
        <w:rPr>
          <w:vertAlign w:val="superscript"/>
        </w:rPr>
        <w:t>2+</w:t>
      </w:r>
      <w:r w:rsidR="00BA2935">
        <w:t xml:space="preserve"> decreases transcription of the flagellar genes during exponential growth, in agreement with Li et al.s' (1993) findings.  High concentrations of Mg</w:t>
      </w:r>
      <w:r w:rsidR="00BA2935" w:rsidRPr="006C2A2F">
        <w:rPr>
          <w:vertAlign w:val="superscript"/>
        </w:rPr>
        <w:t>2+</w:t>
      </w:r>
      <w:r w:rsidR="00BA2935">
        <w:t xml:space="preserve"> also induces an increase in expression of sulfer and nitrogen transport proteins at the level of mRNA, and an increase in the enzymes necessary to produce enterobactin (necessary for obtaining iron from the environment).  This could be due to the high Mg</w:t>
      </w:r>
      <w:r w:rsidR="00BA2935" w:rsidRPr="006C2A2F">
        <w:rPr>
          <w:vertAlign w:val="superscript"/>
        </w:rPr>
        <w:t>2+</w:t>
      </w:r>
      <w:r w:rsidR="00BA2935">
        <w:t xml:space="preserve"> concentrations interfering with the bacterial membrane potential, inhibiting transport of ions which may rely on the gradient (reviewed for iron in Koster et al. 1998).</w:t>
      </w:r>
    </w:p>
    <w:p w14:paraId="39F986AE" w14:textId="77777777" w:rsidR="00BA2935" w:rsidRDefault="00BA2935" w:rsidP="00BA2935">
      <w:pPr>
        <w:tabs>
          <w:tab w:val="left" w:pos="3637"/>
        </w:tabs>
      </w:pPr>
    </w:p>
    <w:p w14:paraId="3827FA64" w14:textId="77777777" w:rsidR="00BA2935" w:rsidRDefault="00BA2935" w:rsidP="00BA2935">
      <w:pPr>
        <w:tabs>
          <w:tab w:val="left" w:pos="3637"/>
        </w:tabs>
      </w:pPr>
      <w:r>
        <w:t>Altering the carbon source, as well, provided predictable changes in gene expression.  For instance, providing glycerol as the sole carbon source instead of glucose increases expression of glpX, part of the glp operon, which is involved in glycerol uptake (Weissenborn et al. 1992).  Gluconate as a carbon source increases expression of genes from the gnt and idn operons, both involved in gluconate metabolism (Fujita et al 1986, Bausch et al 1998).   Finally, using lactate as a carbon source induces the expression of lldD, a gene required for lactate utilization in e. coli (Dong et al. 1993).</w:t>
      </w:r>
    </w:p>
    <w:p w14:paraId="33123786" w14:textId="77777777" w:rsidR="00BA2935" w:rsidRDefault="00BA2935" w:rsidP="00BA2935">
      <w:pPr>
        <w:tabs>
          <w:tab w:val="left" w:pos="3637"/>
        </w:tabs>
      </w:pPr>
    </w:p>
    <w:p w14:paraId="1912EA1E" w14:textId="566E897B" w:rsidR="00C90590" w:rsidRDefault="00BA2935" w:rsidP="00776B56">
      <w:pPr>
        <w:tabs>
          <w:tab w:val="left" w:pos="3637"/>
        </w:tabs>
      </w:pPr>
      <w:r>
        <w:t>High Na+ concentrations significantly reduced the expression of a large number of genes, mostly involved in the biosynthesis of amino acids, and genes that encode for ribosomal subunits.  These changes may just reflect toxicity induced by the high Na+ concentrations used in these experiments.</w:t>
      </w:r>
    </w:p>
    <w:p w14:paraId="699D068D" w14:textId="77777777" w:rsidR="008066DF" w:rsidRPr="008066DF" w:rsidRDefault="008066DF" w:rsidP="00776B56">
      <w:pPr>
        <w:tabs>
          <w:tab w:val="left" w:pos="3637"/>
        </w:tabs>
      </w:pPr>
    </w:p>
    <w:p w14:paraId="05AC3D38" w14:textId="37D5E1B4" w:rsidR="00C90590" w:rsidRDefault="00750FC0" w:rsidP="00C90590">
      <w:pPr>
        <w:tabs>
          <w:tab w:val="left" w:pos="3637"/>
        </w:tabs>
      </w:pPr>
      <w:r w:rsidRPr="0036081D">
        <w:t>It is well known from large-scale</w:t>
      </w:r>
      <w:r w:rsidR="0036081D" w:rsidRPr="0036081D">
        <w:t>,</w:t>
      </w:r>
      <w:r w:rsidR="0036081D">
        <w:t xml:space="preserve"> high-throughput gene-expression studies that </w:t>
      </w:r>
      <w:r w:rsidR="0015350C">
        <w:t>measurements are frequently</w:t>
      </w:r>
      <w:r w:rsidR="005B6450">
        <w:t xml:space="preserve"> confounded by batch effects</w:t>
      </w:r>
      <w:r w:rsidR="005023ED">
        <w:fldChar w:fldCharType="begin"/>
      </w:r>
      <w:r w:rsidR="005F0BA1">
        <w:instrText xml:space="preserve"> ADDIN ZOTERO_ITEM CSL_CITATION {"citationID":"9Q7f0MpB","properties":{"formattedCitation":"{\\rtf \\super 21\\nosupersub{}}","plainCitation":"21"},"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PMID":"20838408","PMCID":"PMC3880143"}}],"schema":"https://github.com/citation-style-language/schema/raw/master/csl-citation.json"} </w:instrText>
      </w:r>
      <w:r w:rsidR="005023ED">
        <w:fldChar w:fldCharType="separate"/>
      </w:r>
      <w:r w:rsidR="005F0BA1" w:rsidRPr="005F0BA1">
        <w:rPr>
          <w:rFonts w:ascii="Calibri"/>
          <w:vertAlign w:val="superscript"/>
        </w:rPr>
        <w:t>21</w:t>
      </w:r>
      <w:r w:rsidR="005023ED">
        <w:fldChar w:fldCharType="end"/>
      </w:r>
      <w:r w:rsidR="0015350C">
        <w:t>. 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Batch effects are not inherently a problem, as long as we are aware of their existence an</w:t>
      </w:r>
      <w:r w:rsidR="004667CE">
        <w:t xml:space="preserve">d analyze th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fldChar w:fldCharType="begin"/>
      </w:r>
      <w:r w:rsidR="005F0BA1" w:rsidRPr="00D9741C">
        <w:instrText xml:space="preserve"> ADDIN ZOTERO_ITEM CSL_CITATION {"citationID":"qvzrO1HV","properties":{"formattedCitation":"{\\rtf \\super 22\\nosupersub{}}","plainCitation":"22"},"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C85140" w:rsidRPr="00D9741C">
        <w:fldChar w:fldCharType="separate"/>
      </w:r>
      <w:r w:rsidR="005F0BA1" w:rsidRPr="00D9741C">
        <w:rPr>
          <w:rFonts w:ascii="Calibri"/>
          <w:vertAlign w:val="superscript"/>
        </w:rPr>
        <w:t>22</w:t>
      </w:r>
      <w:r w:rsidR="00C85140" w:rsidRPr="00D9741C">
        <w:fldChar w:fldCharType="end"/>
      </w:r>
      <w:r w:rsidR="00C85140" w:rsidRPr="00D9741C">
        <w:t xml:space="preserve">. </w:t>
      </w:r>
      <w:r w:rsidR="004C3466">
        <w:t>How to best correct for batch effects is a topic of ongoing investigation, and i</w:t>
      </w:r>
      <w:r w:rsidR="004667CE" w:rsidRPr="00D9741C">
        <w:t>ncreasingly sophisticated methods are being developed to separate batch effects from real signal in an automated fashion</w:t>
      </w:r>
      <w:r w:rsidR="009E12B3" w:rsidRPr="00D9741C">
        <w:fldChar w:fldCharType="begin"/>
      </w:r>
      <w:r w:rsidR="005F0BA1" w:rsidRPr="00D9741C">
        <w:instrText xml:space="preserve"> ADDIN ZOTERO_ITEM CSL_CITATION {"citationID":"R9uMxRcS","properties":{"formattedCitation":"{\\rtf \\super 23\\nosupersub{}}","plainCitation":"23"},"citationItems":[{"id":127,"uris":["http://zotero.org/users/local/FOPKHRFW/items/BXCZDMB3"],"uri":["http://zotero.org/users/local/FOPKHRFW/items/BXCZDMB3"],"itemData":{"id":127,"type":"article-journal","title":"Microbial Forensics: Predicting Phenotypic Characteristics and Environmental Conditions from Large-Scale Gene Expression Profiles","container-title":"PLOS Comput Biol","page":"e1004127","volume":"11","issue":"3","source":"PLoS Journals","abstract":"Author Summary   The transcriptional profile of an organism contains clues about the environmental context in which it has evolved and currently lives, its behavior and cellular state. It is yet unclear, however, how much information can be efficiently extracted and how it can be used to classify new samples with respect to their environmental and genetic characteristics. Here, we have constructed an extensive transcriptome compendium of  Escherichia coli  that we have further enriched via an iterative learning approach. We then apply an ensemble of various machine learning algorithms to infer environmental and cellular information such as strain, growth phase, medium, oxygen level, antibiotic and carbon source. Functional analysis of the most informative genes provides mechanistic insights and palpable hypotheses regarding their role in each environmental or genetic context. Our work argues that genome-scale gene expression can be a multi-purpose marker for identifying latent, heterogeneous cellular and environmental states and that optimal classification can be achieved with a feature set of a couple hundred genes that might not necessarily have the most pronounced differential expression in the respective conditions.","DOI":"10.1371/journal.pcbi.1004127","ISSN":"1553-7358","shortTitle":"Microbial Forensics","journalAbbreviation":"PLOS Comput Biol","author":[{"family":"Kim","given":"Minseung"},{"family":"Zorraquino","given":"Violeta"},{"family":"Tagkopoulos","given":"Ilias"}],"issued":{"date-parts":[["2015",3,16]]}}}],"schema":"https://github.com/citation-style-language/schema/raw/master/csl-citation.json"} </w:instrText>
      </w:r>
      <w:r w:rsidR="009E12B3" w:rsidRPr="00D9741C">
        <w:fldChar w:fldCharType="separate"/>
      </w:r>
      <w:r w:rsidR="005F0BA1" w:rsidRPr="00D9741C">
        <w:rPr>
          <w:rFonts w:ascii="Calibri"/>
          <w:vertAlign w:val="superscript"/>
        </w:rPr>
        <w:t>23</w:t>
      </w:r>
      <w:r w:rsidR="009E12B3" w:rsidRPr="00D9741C">
        <w:fldChar w:fldCharType="end"/>
      </w:r>
      <w:r w:rsidR="009E12B3" w:rsidRPr="00D9741C">
        <w:t>.</w:t>
      </w:r>
    </w:p>
    <w:p w14:paraId="0B4ADE69" w14:textId="77777777" w:rsidR="008217C8" w:rsidRDefault="008217C8" w:rsidP="00C90590">
      <w:pPr>
        <w:tabs>
          <w:tab w:val="left" w:pos="3637"/>
        </w:tabs>
      </w:pPr>
    </w:p>
    <w:p w14:paraId="437015A6" w14:textId="43AC0C3E"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BA506D" w:rsidRPr="00BA506D">
        <w:instrText xml:space="preserve"> ADDIN ZOTERO_ITEM CSL_CITATION {"citationID":"i2tpc5nbn","properties":{"formattedCitation":"{\\rtf \\super 11,24,25\\nosupersub{}}","plainCitation":"11,24,25"},"citationItems":[{"id":"uKEXqcQu/fbXktqkb","uris":["http://zotero.org/users/local/FOPKHRFW/items/JTAA354X"],"uri":["http://zotero.org/users/local/FOPKHRFW/items/JTAA354X"],"itemData":{"id":"uKEXqcQu/fbXktqkb","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BA506D" w:rsidRPr="00BA506D">
        <w:rPr>
          <w:rFonts w:ascii="Calibri"/>
          <w:vertAlign w:val="superscript"/>
        </w:rPr>
        <w:t>11,24,25</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central metabolic pathways during exponential growth. For this work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tely 50 to 95 minutes. High Na</w:t>
      </w:r>
      <w:r w:rsidR="00195CF8" w:rsidRPr="00195CF8">
        <w:rPr>
          <w:vertAlign w:val="superscript"/>
        </w:rPr>
        <w:t>+</w:t>
      </w:r>
      <w:r w:rsidR="00BA506D">
        <w:t xml:space="preserve"> levels reduced growth by a third. Despite this substantial effect on growth, within the variation observed among flux ratios we observed no significant changes in central metabolism other than an apparent decrease in pentose-5-p</w:t>
      </w:r>
      <w:r w:rsidR="00195CF8">
        <w:t>hosphate pathway use at 300 mM. In contrast, Mg</w:t>
      </w:r>
      <w:r w:rsidR="00195CF8" w:rsidRPr="00195CF8">
        <w:rPr>
          <w:vertAlign w:val="superscript"/>
        </w:rPr>
        <w:t>2+</w:t>
      </w:r>
      <w:r w:rsidR="00BA506D">
        <w:t xml:space="preserve"> </w:t>
      </w:r>
      <w:r w:rsidR="00195CF8">
        <w:t xml:space="preserve">yielded optimal growth at intermediate </w:t>
      </w:r>
      <w:r w:rsidR="00BA506D">
        <w:t>concentrations</w:t>
      </w:r>
      <w:r w:rsidR="00195CF8">
        <w:t xml:space="preserve"> of 50 mM to 200 mM, with approximately </w:t>
      </w:r>
      <w:r w:rsidR="00BA506D">
        <w:t xml:space="preserve">10% </w:t>
      </w:r>
      <w:r w:rsidR="00195CF8">
        <w:t xml:space="preserve">slower growth at 8 mM and below and approximately </w:t>
      </w:r>
      <w:r w:rsidR="00BA506D">
        <w:t xml:space="preserve">50% slower growth at 400 mM. Although the relative flux at several key splits in metabolism was unchanged across this range, several others changed significantly. </w:t>
      </w:r>
      <w:commentRangeStart w:id="2"/>
      <w:r w:rsidR="00BA506D">
        <w:t>The proportion of oxaloacetate generated from ph</w:t>
      </w:r>
      <w:r w:rsidR="00BA506D" w:rsidRPr="000066F8">
        <w:t>ospoenolpyruvate</w:t>
      </w:r>
      <w:r w:rsidR="00BA506D">
        <w:t xml:space="preserve"> and pentose-5-phosphate from glucose-6-phosphate both decreased (and thus pentose-5-phosphate from glyceraldehyde-3-phosphate decreased) when growth was slow at either high or low concentrations.</w:t>
      </w:r>
      <w:commentRangeEnd w:id="2"/>
      <w:r w:rsidR="00195CF8">
        <w:rPr>
          <w:rStyle w:val="CommentReference"/>
        </w:rPr>
        <w:commentReference w:id="2"/>
      </w:r>
      <w:r w:rsidR="00BA506D">
        <w:t xml:space="preserve"> As these changes were not observed during NaCl stress that led to similar growth defects, they do not simply arise as an indirect consequence of slowed growth and we speculate that they may be specific to MgCl</w:t>
      </w:r>
      <w:r w:rsidR="00BA506D" w:rsidRPr="008046D8">
        <w:rPr>
          <w:vertAlign w:val="subscript"/>
        </w:rPr>
        <w:t>2</w:t>
      </w:r>
      <w:r w:rsidR="00BA506D">
        <w:t xml:space="preserve"> stress. With the exception of those changes, however, the general picture was that homeostasis in central metabolism was sufficient to ward off significant changes in relative pathway use despite large effects upon overall growth rate and the pools of mRNA and proteins.</w:t>
      </w:r>
    </w:p>
    <w:p w14:paraId="6E342B66" w14:textId="77777777" w:rsidR="00776B56" w:rsidRPr="004667CE" w:rsidRDefault="00776B56" w:rsidP="00776B56">
      <w:pPr>
        <w:tabs>
          <w:tab w:val="left" w:pos="3637"/>
        </w:tabs>
      </w:pPr>
    </w:p>
    <w:p w14:paraId="5DC1ACA2" w14:textId="6C1B877F" w:rsidR="006E46BD" w:rsidRDefault="006368CC" w:rsidP="004F79A2">
      <w:r w:rsidRPr="004667CE">
        <w:t xml:space="preserve">In </w:t>
      </w:r>
      <w:r w:rsidR="001C2662" w:rsidRPr="004667CE">
        <w:t>summary</w:t>
      </w:r>
      <w:r w:rsidRPr="004667CE">
        <w:t>,</w:t>
      </w:r>
      <w:r w:rsidR="001C2662" w:rsidRPr="004667CE">
        <w:t xml:space="preserve"> our study provides a large</w:t>
      </w:r>
      <w:r w:rsidRPr="004667CE">
        <w:t xml:space="preserve"> and comprehensive data 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Pr="004667CE">
        <w:t xml:space="preserve">ur data set provides a rich resource for future modeling of the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46B21F9B" w:rsidR="00E41A2F" w:rsidRPr="00DF1367" w:rsidRDefault="002741BA" w:rsidP="00E41A2F">
      <w:pPr>
        <w:pStyle w:val="Heading3"/>
      </w:pPr>
      <w:r>
        <w:t>Cell g</w:t>
      </w:r>
      <w:r w:rsidR="00E41A2F" w:rsidRPr="0092097B">
        <w:t>rowth</w:t>
      </w:r>
      <w:r w:rsidR="000D74E5" w:rsidRPr="0092097B">
        <w:t>, RNA 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15386B13" w:rsidR="006E46BD" w:rsidRDefault="006E46BD" w:rsidP="006E46BD">
      <w:r>
        <w:t xml:space="preserve">Growth and harvesting of </w:t>
      </w:r>
      <w:r w:rsidRPr="003F470B">
        <w:rPr>
          <w:i/>
        </w:rPr>
        <w:t>E. coli</w:t>
      </w:r>
      <w:r>
        <w:t xml:space="preserve"> B REL606 cell pellets for the multiomic analysis was as previously </w:t>
      </w:r>
      <w:r w:rsidR="00C97B91">
        <w:t>described</w:t>
      </w:r>
      <w:r w:rsidR="000D74E5">
        <w:fldChar w:fldCharType="begin"/>
      </w:r>
      <w:r w:rsidR="005F0BA1">
        <w:instrText xml:space="preserve"> ADDIN ZOTERO_ITEM CSL_CITATION {"citationID":"MrfDu9mJ","properties":{"formattedCitation":"{\\rtf \\super 11\\nosupersub{}}","plainCitation":"11"},"citationItems":[{"id":"VsbbiPUB/X4EM477o","uris":["http://zotero.org/users/local/FOPKHRFW/items/JTAA354X"],"uri":["http://zotero.org/users/local/FOPKHRFW/items/JTAA354X"],"itemData":{"id":"VsbbiPUB/X4EM477o","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year":2015,"month":8},"PMID":"26275208","PMCID":"PMC4537216","page-first":"e1004400","container-title-short":"PLoS Comput. Biol."}}],"schema":"https://github.com/citation-style-language/schema/raw/master/csl-citation.json"} </w:instrText>
      </w:r>
      <w:r w:rsidR="000D74E5">
        <w:fldChar w:fldCharType="separate"/>
      </w:r>
      <w:r w:rsidR="005F0BA1" w:rsidRPr="005F0BA1">
        <w:rPr>
          <w:rFonts w:ascii="Calibri"/>
          <w:vertAlign w:val="superscript"/>
        </w:rPr>
        <w:t>11</w:t>
      </w:r>
      <w:r w:rsidR="000D74E5">
        <w:fldChar w:fldCharType="end"/>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0B58DB96" w:rsidR="002620FC" w:rsidRDefault="002620FC" w:rsidP="00F64495">
      <w:r>
        <w:t>Afte</w:t>
      </w:r>
      <w:r w:rsidR="00FE78EA">
        <w:t xml:space="preserve">r sample collection, RNA seq, mass-spec proteomics, and metabolic flux analysis </w:t>
      </w:r>
      <w:r>
        <w:t>were p</w:t>
      </w:r>
      <w:r w:rsidR="00FE78EA">
        <w:t>erformed exactly as described</w:t>
      </w:r>
      <w:r>
        <w:fldChar w:fldCharType="begin"/>
      </w:r>
      <w:r w:rsidR="005F0BA1">
        <w:instrText xml:space="preserve"> ADDIN ZOTERO_ITEM CSL_CITATION {"citationID":"cBSU2JIX","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sidR="005F0BA1" w:rsidRPr="005F0BA1">
        <w:rPr>
          <w:rFonts w:ascii="Calibri"/>
          <w:vertAlign w:val="superscript"/>
        </w:rPr>
        <w:t>11</w:t>
      </w:r>
      <w:r>
        <w:fldChar w:fldCharType="end"/>
      </w:r>
      <w:r>
        <w:t>.</w:t>
      </w:r>
    </w:p>
    <w:p w14:paraId="6AECB0FA" w14:textId="77777777" w:rsidR="00FE78EA" w:rsidRDefault="00FE78EA" w:rsidP="00F64495"/>
    <w:p w14:paraId="154E5C76" w14:textId="3EA8960F" w:rsidR="00FE78EA" w:rsidRDefault="00FE78EA" w:rsidP="00F64495">
      <w:commentRangeStart w:id="3"/>
      <w:r>
        <w:t>Doubling times were measured …</w:t>
      </w:r>
      <w:commentRangeEnd w:id="3"/>
      <w:r>
        <w:rPr>
          <w:rStyle w:val="CommentReference"/>
        </w:rPr>
        <w:commentReference w:id="3"/>
      </w:r>
    </w:p>
    <w:p w14:paraId="3DC8EE49" w14:textId="77777777" w:rsidR="00F64495" w:rsidRPr="00F64495" w:rsidRDefault="00F64495" w:rsidP="00F64495"/>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327B58B" w:rsidR="00F64495" w:rsidRDefault="00EC08C2" w:rsidP="0073706D">
      <w:r>
        <w:t xml:space="preserve">Our </w:t>
      </w:r>
      <w:r w:rsidR="00F64495">
        <w:t xml:space="preserve">raw input data consisted of </w:t>
      </w:r>
      <w:r w:rsidR="005931D5">
        <w:t>m</w:t>
      </w:r>
      <w:r w:rsidR="00F64495">
        <w:t xml:space="preserve">RNA and protein counts. Protein counts can be fractional, because some peptide spectra cannot be uniquely mapped to a single protein. We rounded all protein counts to the nearest neighbor for subsequent analysis. We set the counts of all unobserved proteins to zero. 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381EE367"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 i.e. whenever we have at least 3 replicates. O</w:t>
      </w:r>
      <w:r w:rsidR="00DB7EBB">
        <w:t xml:space="preserve">ut of </w:t>
      </w:r>
      <w:r w:rsidR="00DB7EBB" w:rsidRPr="00640049">
        <w:t>152 RNA samples</w:t>
      </w:r>
      <w:r w:rsidR="00DB7EBB">
        <w:t xml:space="preserve"> there are </w:t>
      </w:r>
      <w:r w:rsidR="00E95EF4">
        <w:t xml:space="preserve">2 samples </w:t>
      </w:r>
      <w:r w:rsidR="002F26EF">
        <w:t xml:space="preserve">(MURI 91 and MURI 130) </w:t>
      </w:r>
      <w:r w:rsidR="005A46FB">
        <w:t xml:space="preserve">seems to </w:t>
      </w:r>
      <w:r w:rsidR="00E95EF4">
        <w:t>deviate</w:t>
      </w:r>
      <w:r w:rsidR="005A46FB">
        <w:t xml:space="preserve"> from </w:t>
      </w:r>
      <w:r w:rsidR="005E3DDE">
        <w:t>their biological replicas</w:t>
      </w:r>
      <w:r w:rsidR="00DB7EBB" w:rsidRPr="00640049">
        <w:t xml:space="preserve">, </w:t>
      </w:r>
      <w:r w:rsidR="002F26EF">
        <w:t xml:space="preserve">and for </w:t>
      </w:r>
      <w:r w:rsidR="00DB7EBB" w:rsidRPr="00640049">
        <w:t xml:space="preserve">105 protein </w:t>
      </w:r>
      <w:r w:rsidR="00DB7EBB">
        <w:t>samples</w:t>
      </w:r>
      <w:r w:rsidR="0022078F">
        <w:t xml:space="preserve"> there seem to be no major deviation between biological </w:t>
      </w:r>
      <w:r w:rsidR="002F26EF">
        <w:t>replicas.</w:t>
      </w:r>
      <w:r w:rsidR="00DB7EBB">
        <w:t xml:space="preserve"> </w:t>
      </w:r>
      <w:r w:rsidR="00EC358B">
        <w:t>Although there are two RNA samples that deviate from their biological replic</w:t>
      </w:r>
      <w:r w:rsidR="005E3DDE">
        <w:t>as</w:t>
      </w:r>
      <w:r w:rsidR="00EC358B">
        <w:t xml:space="preserve"> we keep all samples for analyze.</w:t>
      </w:r>
      <w:bookmarkStart w:id="4" w:name="_GoBack"/>
      <w:bookmarkEnd w:id="4"/>
    </w:p>
    <w:p w14:paraId="5F3AB79A" w14:textId="77777777" w:rsidR="00810B87" w:rsidRDefault="00810B87" w:rsidP="0073706D"/>
    <w:p w14:paraId="1FCC0808" w14:textId="16E7D3F3" w:rsidR="00810B87" w:rsidRDefault="00810B87" w:rsidP="00810B87">
      <w:r>
        <w:t xml:space="preserve">After </w:t>
      </w:r>
      <w:r w:rsidR="00E2605C">
        <w:t>quality control, we normalized read counts usin</w:t>
      </w:r>
      <w:r w:rsidR="005974B0">
        <w:t>g size-factors calculated via DE</w:t>
      </w:r>
      <w:r w:rsidR="00E2605C">
        <w:t>Seq</w:t>
      </w:r>
      <w:r w:rsidR="00AB583A">
        <w:t>2</w:t>
      </w:r>
      <w:r w:rsidR="00AB583A">
        <w:fldChar w:fldCharType="begin"/>
      </w:r>
      <w:r w:rsidR="005F0BA1">
        <w:instrText xml:space="preserve"> ADDIN ZOTERO_ITEM CSL_CITATION {"citationID":"PDEfj90x","properties":{"formattedCitation":"{\\rtf \\super 16\\nosupersub{}}","plainCitation":"16"},"citationItems":[{"id":"k069cjWm/PMVWRT8l","uris":["http://zotero.org/users/local/FOPKHRFW/items/IB86BRPV"],"uri":["http://zotero.org/users/local/FOPKHRFW/items/IB86BRPV"],"itemData":{"id":"k069cjWm/PMVWRT8l","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year":2014,"month":12,"day":5},"PMID":"25516281","page-first":"550","container-title-short":"Genome Biol."}}],"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E2605C">
        <w:t>. Because we had many RNAs and proteins with counts of zero at some condition, we added pseudo-counts of +1 to all counts before calc</w:t>
      </w:r>
      <w:r w:rsidR="007277AE">
        <w:t>ulating size factors. W</w:t>
      </w:r>
      <w:r w:rsidR="00E2605C">
        <w:t>e then used those size factors to normalize raw counts (i.e., without pseudo-counts).</w:t>
      </w:r>
    </w:p>
    <w:p w14:paraId="3A2E1A09" w14:textId="77777777" w:rsidR="00DD62E5" w:rsidRDefault="00DD62E5"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7CB7DC49" w:rsidR="00ED7890" w:rsidRDefault="00ED7890" w:rsidP="00D30269">
      <w:r>
        <w:t>We clustered normal</w:t>
      </w:r>
      <w:r w:rsidR="005974B0">
        <w:t xml:space="preserve">ized </w:t>
      </w:r>
      <w:r w:rsidR="007733E9">
        <w:t xml:space="preserve">mRNA and protein </w:t>
      </w:r>
      <w:r w:rsidR="005974B0">
        <w:t>counts based on their Eucli</w:t>
      </w:r>
      <w:r>
        <w:t xml:space="preserv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fldChar w:fldCharType="begin"/>
      </w:r>
      <w:r w:rsidR="00BA506D">
        <w:instrText xml:space="preserve"> ADDIN ZOTERO_ITEM CSL_CITATION {"citationID":"19ombrk65s","properties":{"formattedCitation":"{\\rtf \\super 26\\nosupersub{}}","plainCitation":"26"},"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BA506D" w:rsidRPr="00BA506D">
        <w:rPr>
          <w:rFonts w:ascii="Calibri"/>
          <w:vertAlign w:val="superscript"/>
        </w:rPr>
        <w:t>26</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11767520" w:rsidR="00315216" w:rsidRDefault="005974B0" w:rsidP="00315216">
      <w:r>
        <w:t>We used DE</w:t>
      </w:r>
      <w:r w:rsidR="002542F9">
        <w:t>Seq2</w:t>
      </w:r>
      <w:r w:rsidR="00AB583A">
        <w:fldChar w:fldCharType="begin"/>
      </w:r>
      <w:r w:rsidR="005F0BA1">
        <w:instrText xml:space="preserve"> ADDIN ZOTERO_ITEM CSL_CITATION {"citationID":"0oI4oD4p","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460421">
        <w:t>NaCl and MgSO</w:t>
      </w:r>
      <w:r w:rsidR="00460421" w:rsidRPr="0073068B">
        <w:rPr>
          <w:vertAlign w:val="subscript"/>
        </w:rPr>
        <w:t>4</w:t>
      </w:r>
      <w:r w:rsidR="00460421">
        <w:t xml:space="preserve"> concentrations. </w:t>
      </w:r>
      <w:r w:rsidR="002542F9">
        <w:t>We did not compare exponential phase to stationary phase samples, since this</w:t>
      </w:r>
      <w:r w:rsidR="00FE78EA">
        <w:t xml:space="preserve"> comparison was done in depth previously</w:t>
      </w:r>
      <w:r w:rsidR="002542F9">
        <w:fldChar w:fldCharType="begin"/>
      </w:r>
      <w:r w:rsidR="005F0BA1">
        <w:instrText xml:space="preserve"> ADDIN ZOTERO_ITEM CSL_CITATION {"citationID":"GerBkcZh","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542F9">
        <w:fldChar w:fldCharType="separate"/>
      </w:r>
      <w:r w:rsidR="005F0BA1" w:rsidRPr="005F0BA1">
        <w:rPr>
          <w:rFonts w:ascii="Calibri"/>
          <w:vertAlign w:val="superscript"/>
        </w:rPr>
        <w:t>11</w:t>
      </w:r>
      <w:r w:rsidR="002542F9">
        <w:fldChar w:fldCharType="end"/>
      </w:r>
      <w:r w:rsidR="002542F9">
        <w:t xml:space="preserve"> for samples grown on glucose and with base NaCl and MgSO</w:t>
      </w:r>
      <w:r w:rsidR="002542F9" w:rsidRPr="0073068B">
        <w:rPr>
          <w:vertAlign w:val="subscript"/>
        </w:rPr>
        <w:t>4</w:t>
      </w:r>
      <w:r w:rsidR="002542F9">
        <w:t xml:space="preserve"> concentrations.</w:t>
      </w:r>
    </w:p>
    <w:p w14:paraId="6BC63E9A" w14:textId="77777777" w:rsidR="00E825C7" w:rsidRDefault="00E825C7" w:rsidP="00315216"/>
    <w:p w14:paraId="2F5C99B3" w14:textId="7DD6F60C" w:rsidR="00E825C7" w:rsidRDefault="00EF1638" w:rsidP="00315216">
      <w:r>
        <w:t xml:space="preserve">We model </w:t>
      </w:r>
      <w:r w:rsidR="00E825C7">
        <w:t>batch effects by using the batch as a variable in the design formula</w:t>
      </w:r>
      <w:r w:rsidR="00784F24">
        <w:t xml:space="preserve"> </w:t>
      </w:r>
      <w:r w:rsidR="00393FB7">
        <w:t>in DeSeq2 package</w:t>
      </w:r>
      <w:r>
        <w:t xml:space="preserve"> as shown below</w:t>
      </w:r>
      <w:r w:rsidR="00D81A7B">
        <w:t>:</w:t>
      </w:r>
    </w:p>
    <w:p w14:paraId="131BC849" w14:textId="77777777" w:rsidR="00EF1638" w:rsidRDefault="00EF1638" w:rsidP="00315216"/>
    <w:p w14:paraId="019D7C96" w14:textId="1105EB77" w:rsidR="006227A1" w:rsidRDefault="00AC2FB8" w:rsidP="00D04174">
      <w:pPr>
        <w:shd w:val="clear" w:color="auto" w:fill="D9D9D9" w:themeFill="background1" w:themeFillShade="D9"/>
        <w:ind w:left="720"/>
        <w:rPr>
          <w:rFonts w:ascii="Courier New" w:hAnsi="Courier New" w:cs="Courier New"/>
          <w:sz w:val="22"/>
        </w:rPr>
      </w:pPr>
      <w:r>
        <w:rPr>
          <w:rFonts w:ascii="Courier New" w:hAnsi="Courier New" w:cs="Courier New"/>
          <w:sz w:val="22"/>
        </w:rPr>
        <w:t xml:space="preserve">Design_formula = </w:t>
      </w:r>
      <w:r w:rsidR="00393FB7">
        <w:rPr>
          <w:rFonts w:ascii="Courier New" w:hAnsi="Courier New" w:cs="Courier New"/>
          <w:sz w:val="22"/>
        </w:rPr>
        <w:t xml:space="preserve">~ Batch_number + </w:t>
      </w:r>
      <w:r>
        <w:rPr>
          <w:rFonts w:ascii="Courier New" w:hAnsi="Courier New" w:cs="Courier New"/>
          <w:sz w:val="22"/>
        </w:rPr>
        <w:t>Variable_of_interest</w:t>
      </w:r>
    </w:p>
    <w:p w14:paraId="57A1F2C3" w14:textId="77777777" w:rsidR="00D81A7B" w:rsidRDefault="00D81A7B" w:rsidP="00EF1638">
      <w:pPr>
        <w:ind w:left="720"/>
        <w:rPr>
          <w:rFonts w:ascii="Courier New" w:hAnsi="Courier New" w:cs="Courier New"/>
          <w:sz w:val="22"/>
        </w:rPr>
      </w:pPr>
    </w:p>
    <w:p w14:paraId="7AEB109B" w14:textId="42A12610" w:rsidR="00D81A7B" w:rsidRPr="00EF1638" w:rsidRDefault="00AC2FB8" w:rsidP="00D81A7B">
      <w:pPr>
        <w:rPr>
          <w:rFonts w:ascii="Courier New" w:hAnsi="Courier New" w:cs="Courier New"/>
          <w:sz w:val="22"/>
        </w:rPr>
      </w:pPr>
      <w:r>
        <w:t xml:space="preserve">where </w:t>
      </w:r>
      <w:r w:rsidRPr="00AC2FB8">
        <w:rPr>
          <w:i/>
        </w:rPr>
        <w:t>variable_of_interest</w:t>
      </w:r>
      <w:r>
        <w:t xml:space="preserve"> might be carbon source, Mg</w:t>
      </w:r>
      <w:r w:rsidRPr="00AC2FB8">
        <w:rPr>
          <w:vertAlign w:val="superscript"/>
        </w:rPr>
        <w:t>2+</w:t>
      </w:r>
      <w:r>
        <w:t xml:space="preserve"> level, Na</w:t>
      </w:r>
      <w:r w:rsidRPr="00AC2FB8">
        <w:rPr>
          <w:vertAlign w:val="superscript"/>
        </w:rPr>
        <w:t>+</w:t>
      </w:r>
      <w:r>
        <w:t xml:space="preserve"> level, or growth time. </w:t>
      </w:r>
      <w:r w:rsidR="00D81A7B">
        <w:t>As a result, r</w:t>
      </w:r>
      <w:r w:rsidR="00D81A7B" w:rsidRPr="00D81A7B">
        <w:t xml:space="preserve">egression </w:t>
      </w:r>
      <w:r w:rsidR="00D81A7B">
        <w:t>step</w:t>
      </w:r>
      <w:r w:rsidR="00D81A7B" w:rsidRPr="00D81A7B">
        <w:t xml:space="preserve"> estimate</w:t>
      </w:r>
      <w:r w:rsidR="00D81A7B">
        <w:t>s</w:t>
      </w:r>
      <w:r w:rsidR="00D81A7B" w:rsidRPr="00D81A7B">
        <w:t xml:space="preserve"> the size of the batch effect and subtract it out when performing all other tests.</w:t>
      </w:r>
    </w:p>
    <w:p w14:paraId="33C6F7E1" w14:textId="77777777" w:rsidR="00460421" w:rsidRDefault="00460421" w:rsidP="00315216"/>
    <w:p w14:paraId="61FF31ED" w14:textId="7E2BA062" w:rsidR="0018344D" w:rsidRPr="00DD4E2A" w:rsidRDefault="00460421" w:rsidP="0018344D">
      <w:r>
        <w:t>We considered genes as differentially expressed between two conditions if their log</w:t>
      </w:r>
      <w:r w:rsidRPr="00460421">
        <w:rPr>
          <w:vertAlign w:val="subscript"/>
        </w:rPr>
        <w:t>2</w:t>
      </w:r>
      <w:r>
        <w:t xml:space="preserve"> fold change was &gt;1 and their FDR-corrected </w:t>
      </w:r>
      <w:r w:rsidRPr="00460421">
        <w:rPr>
          <w:i/>
        </w:rPr>
        <w:t>P</w:t>
      </w:r>
      <w:r>
        <w:t xml:space="preserve"> value &l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5F0BA1">
        <w:instrText xml:space="preserve"> ADDIN ZOTERO_ITEM CSL_CITATION {"citationID":"l3iqINv8","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5F0BA1" w:rsidRPr="005F0BA1">
        <w:rPr>
          <w:rFonts w:ascii="Calibri"/>
          <w:vertAlign w:val="superscript"/>
        </w:rPr>
        <w:t>19</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5F0BA1">
        <w:instrText xml:space="preserve"> ADDIN ZOTERO_ITEM CSL_CITATION {"citationID":"X29iZdFY","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5F0BA1" w:rsidRPr="005F0BA1">
        <w:rPr>
          <w:rFonts w:ascii="Calibri"/>
          <w:vertAlign w:val="superscript"/>
        </w:rPr>
        <w:t>17</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5F0BA1">
        <w:instrText xml:space="preserve"> ADDIN ZOTERO_ITEM CSL_CITATION {"citationID":"E8EhQkPD","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5F0BA1" w:rsidRPr="005F0BA1">
        <w:rPr>
          <w:rFonts w:ascii="Calibri"/>
          <w:vertAlign w:val="superscript"/>
        </w:rPr>
        <w:t>18</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7F4CAE1E" w14:textId="5979CDBD" w:rsidR="005346B9" w:rsidRPr="00DD4E2A" w:rsidRDefault="005346B9" w:rsidP="00315216">
      <w:r>
        <w:t xml:space="preserve">All statistical analyses were performed in R. The relevant R scripts and processed data are available on github: </w:t>
      </w:r>
      <w:r w:rsidRPr="005346B9">
        <w:rPr>
          <w:highlight w:val="yellow"/>
        </w:rPr>
        <w:t>XXX</w:t>
      </w:r>
      <w:r>
        <w:t xml:space="preserve"> Raw RNA reads and peptide spectra are also available under accession numbers </w:t>
      </w:r>
      <w:r w:rsidRPr="005346B9">
        <w:rPr>
          <w:highlight w:val="yellow"/>
        </w:rPr>
        <w:t>XXX</w:t>
      </w:r>
      <w:r>
        <w:t xml:space="preserve"> and </w:t>
      </w:r>
      <w:r w:rsidRPr="005346B9">
        <w:rPr>
          <w:highlight w:val="yellow"/>
        </w:rPr>
        <w:t>YYY</w:t>
      </w:r>
      <w:r>
        <w:t>.</w:t>
      </w:r>
      <w:r w:rsidR="00B33532">
        <w:t xml:space="preserve"> </w:t>
      </w:r>
    </w:p>
    <w:p w14:paraId="5F0E86DB" w14:textId="2D509A84" w:rsidR="00315216" w:rsidRPr="00315216" w:rsidRDefault="00315216" w:rsidP="00315216">
      <w:pPr>
        <w:pStyle w:val="Heading2"/>
      </w:pPr>
      <w:commentRangeStart w:id="5"/>
      <w:r>
        <w:t>References</w:t>
      </w:r>
      <w:commentRangeEnd w:id="5"/>
      <w:r w:rsidR="00FE78EA">
        <w:rPr>
          <w:rStyle w:val="CommentReference"/>
          <w:rFonts w:eastAsiaTheme="minorEastAsia" w:cstheme="minorBidi"/>
          <w:b w:val="0"/>
          <w:bCs w:val="0"/>
          <w:color w:val="auto"/>
        </w:rPr>
        <w:commentReference w:id="5"/>
      </w:r>
    </w:p>
    <w:p w14:paraId="0297A0C4" w14:textId="77777777" w:rsidR="00B33532" w:rsidRPr="00B33532" w:rsidRDefault="00FD014C" w:rsidP="00B33532">
      <w:pPr>
        <w:pStyle w:val="Bibliography"/>
        <w:rPr>
          <w:rFonts w:ascii="Calibri"/>
        </w:rPr>
      </w:pPr>
      <w:r>
        <w:fldChar w:fldCharType="begin"/>
      </w:r>
      <w:r w:rsidR="00B33532">
        <w:instrText xml:space="preserve"> ADDIN ZOTERO_BIBL {"custom":[]} CSL_BIBLIOGRAPHY </w:instrText>
      </w:r>
      <w:r>
        <w:fldChar w:fldCharType="separate"/>
      </w:r>
      <w:r w:rsidR="00B33532" w:rsidRPr="00B33532">
        <w:rPr>
          <w:rFonts w:ascii="Calibri"/>
        </w:rPr>
        <w:t>1.</w:t>
      </w:r>
      <w:r w:rsidR="00B33532" w:rsidRPr="00B33532">
        <w:rPr>
          <w:rFonts w:ascii="Calibri"/>
        </w:rPr>
        <w:tab/>
        <w:t xml:space="preserve">Botstein, D. &amp; Risch, N. Discovering genotypes underlying human phenotypes: past successes for mendelian disease, future approaches for complex disease. </w:t>
      </w:r>
      <w:r w:rsidR="00B33532" w:rsidRPr="00B33532">
        <w:rPr>
          <w:rFonts w:ascii="Calibri"/>
          <w:i/>
          <w:iCs/>
        </w:rPr>
        <w:t>Nat. Genet.</w:t>
      </w:r>
      <w:r w:rsidR="00B33532" w:rsidRPr="00B33532">
        <w:rPr>
          <w:rFonts w:ascii="Calibri"/>
        </w:rPr>
        <w:t xml:space="preserve"> </w:t>
      </w:r>
      <w:r w:rsidR="00B33532" w:rsidRPr="00B33532">
        <w:rPr>
          <w:rFonts w:ascii="Calibri"/>
          <w:b/>
          <w:bCs/>
        </w:rPr>
        <w:t>33,</w:t>
      </w:r>
      <w:r w:rsidR="00B33532" w:rsidRPr="00B33532">
        <w:rPr>
          <w:rFonts w:ascii="Calibri"/>
        </w:rPr>
        <w:t xml:space="preserve"> 228–237 (2003).</w:t>
      </w:r>
    </w:p>
    <w:p w14:paraId="0DFF37ED" w14:textId="77777777" w:rsidR="00B33532" w:rsidRPr="00B33532" w:rsidRDefault="00B33532" w:rsidP="00B33532">
      <w:pPr>
        <w:pStyle w:val="Bibliography"/>
        <w:rPr>
          <w:rFonts w:ascii="Calibri"/>
        </w:rPr>
      </w:pPr>
      <w:r w:rsidRPr="00B33532">
        <w:rPr>
          <w:rFonts w:ascii="Calibri"/>
        </w:rPr>
        <w:t>2.</w:t>
      </w:r>
      <w:r w:rsidRPr="00B33532">
        <w:rPr>
          <w:rFonts w:ascii="Calibri"/>
        </w:rPr>
        <w:tab/>
        <w:t xml:space="preserve">Zhang, W., Li, F. &amp; Nie, L. Integrating multiple ‘omics’ analysis for microbial biology: application and methodologies. </w:t>
      </w:r>
      <w:r w:rsidRPr="00B33532">
        <w:rPr>
          <w:rFonts w:ascii="Calibri"/>
          <w:i/>
          <w:iCs/>
        </w:rPr>
        <w:t>Microbiology</w:t>
      </w:r>
      <w:r w:rsidRPr="00B33532">
        <w:rPr>
          <w:rFonts w:ascii="Calibri"/>
        </w:rPr>
        <w:t xml:space="preserve"> </w:t>
      </w:r>
      <w:r w:rsidRPr="00B33532">
        <w:rPr>
          <w:rFonts w:ascii="Calibri"/>
          <w:b/>
          <w:bCs/>
        </w:rPr>
        <w:t>156,</w:t>
      </w:r>
      <w:r w:rsidRPr="00B33532">
        <w:rPr>
          <w:rFonts w:ascii="Calibri"/>
        </w:rPr>
        <w:t xml:space="preserve"> 287–301 (2010).</w:t>
      </w:r>
    </w:p>
    <w:p w14:paraId="131145D6" w14:textId="77777777" w:rsidR="00B33532" w:rsidRPr="00B33532" w:rsidRDefault="00B33532" w:rsidP="00B33532">
      <w:pPr>
        <w:pStyle w:val="Bibliography"/>
        <w:rPr>
          <w:rFonts w:ascii="Calibri"/>
        </w:rPr>
      </w:pPr>
      <w:r w:rsidRPr="00B33532">
        <w:rPr>
          <w:rFonts w:ascii="Calibri"/>
        </w:rPr>
        <w:t>3.</w:t>
      </w:r>
      <w:r w:rsidRPr="00B33532">
        <w:rPr>
          <w:rFonts w:ascii="Calibri"/>
        </w:rPr>
        <w:tab/>
        <w:t xml:space="preserve">Joyce, A. R. &amp; Palsson, B. Ø. The model organism as a system: integrating ‘omics’ data sets. </w:t>
      </w:r>
      <w:r w:rsidRPr="00B33532">
        <w:rPr>
          <w:rFonts w:ascii="Calibri"/>
          <w:i/>
          <w:iCs/>
        </w:rPr>
        <w:t>Nat. Rev. Mol. Cell Biol.</w:t>
      </w:r>
      <w:r w:rsidRPr="00B33532">
        <w:rPr>
          <w:rFonts w:ascii="Calibri"/>
        </w:rPr>
        <w:t xml:space="preserve"> </w:t>
      </w:r>
      <w:r w:rsidRPr="00B33532">
        <w:rPr>
          <w:rFonts w:ascii="Calibri"/>
          <w:b/>
          <w:bCs/>
        </w:rPr>
        <w:t>7,</w:t>
      </w:r>
      <w:r w:rsidRPr="00B33532">
        <w:rPr>
          <w:rFonts w:ascii="Calibri"/>
        </w:rPr>
        <w:t xml:space="preserve"> 198–210 (2006).</w:t>
      </w:r>
    </w:p>
    <w:p w14:paraId="18B0D8D8" w14:textId="77777777" w:rsidR="00B33532" w:rsidRPr="00B33532" w:rsidRDefault="00B33532" w:rsidP="00B33532">
      <w:pPr>
        <w:pStyle w:val="Bibliography"/>
        <w:rPr>
          <w:rFonts w:ascii="Calibri"/>
        </w:rPr>
      </w:pPr>
      <w:r w:rsidRPr="00B33532">
        <w:rPr>
          <w:rFonts w:ascii="Calibri"/>
        </w:rPr>
        <w:t>4.</w:t>
      </w:r>
      <w:r w:rsidRPr="00B33532">
        <w:rPr>
          <w:rFonts w:ascii="Calibri"/>
        </w:rPr>
        <w:tab/>
        <w:t xml:space="preserve">Ideker, T. </w:t>
      </w:r>
      <w:r w:rsidRPr="00B33532">
        <w:rPr>
          <w:rFonts w:ascii="Calibri"/>
          <w:i/>
          <w:iCs/>
        </w:rPr>
        <w:t>et al.</w:t>
      </w:r>
      <w:r w:rsidRPr="00B33532">
        <w:rPr>
          <w:rFonts w:ascii="Calibri"/>
        </w:rPr>
        <w:t xml:space="preserve"> Integrated Genomic and Proteomic Analyses of a Systematically Perturbed Metabolic Network. </w:t>
      </w:r>
      <w:r w:rsidRPr="00B33532">
        <w:rPr>
          <w:rFonts w:ascii="Calibri"/>
          <w:i/>
          <w:iCs/>
        </w:rPr>
        <w:t>Science</w:t>
      </w:r>
      <w:r w:rsidRPr="00B33532">
        <w:rPr>
          <w:rFonts w:ascii="Calibri"/>
        </w:rPr>
        <w:t xml:space="preserve"> </w:t>
      </w:r>
      <w:r w:rsidRPr="00B33532">
        <w:rPr>
          <w:rFonts w:ascii="Calibri"/>
          <w:b/>
          <w:bCs/>
        </w:rPr>
        <w:t>292,</w:t>
      </w:r>
      <w:r w:rsidRPr="00B33532">
        <w:rPr>
          <w:rFonts w:ascii="Calibri"/>
        </w:rPr>
        <w:t xml:space="preserve"> 929–934 (2001).</w:t>
      </w:r>
    </w:p>
    <w:p w14:paraId="537B8F7D" w14:textId="77777777" w:rsidR="00B33532" w:rsidRPr="00B33532" w:rsidRDefault="00B33532" w:rsidP="00B33532">
      <w:pPr>
        <w:pStyle w:val="Bibliography"/>
        <w:rPr>
          <w:rFonts w:ascii="Calibri"/>
        </w:rPr>
      </w:pPr>
      <w:r w:rsidRPr="00B33532">
        <w:rPr>
          <w:rFonts w:ascii="Calibri"/>
        </w:rPr>
        <w:t>5.</w:t>
      </w:r>
      <w:r w:rsidRPr="00B33532">
        <w:rPr>
          <w:rFonts w:ascii="Calibri"/>
        </w:rPr>
        <w:tab/>
        <w:t xml:space="preserve">Vogel, C. &amp; Marcotte, E. M. Insights into the regulation of protein abundance from proteomic and transcriptomic analyses. </w:t>
      </w:r>
      <w:r w:rsidRPr="00B33532">
        <w:rPr>
          <w:rFonts w:ascii="Calibri"/>
          <w:i/>
          <w:iCs/>
        </w:rPr>
        <w:t>Nat. Rev. Genet.</w:t>
      </w:r>
      <w:r w:rsidRPr="00B33532">
        <w:rPr>
          <w:rFonts w:ascii="Calibri"/>
        </w:rPr>
        <w:t xml:space="preserve"> </w:t>
      </w:r>
      <w:r w:rsidRPr="00B33532">
        <w:rPr>
          <w:rFonts w:ascii="Calibri"/>
          <w:b/>
          <w:bCs/>
        </w:rPr>
        <w:t>13,</w:t>
      </w:r>
      <w:r w:rsidRPr="00B33532">
        <w:rPr>
          <w:rFonts w:ascii="Calibri"/>
        </w:rPr>
        <w:t xml:space="preserve"> 227–232 (2012).</w:t>
      </w:r>
    </w:p>
    <w:p w14:paraId="463C9104" w14:textId="77777777" w:rsidR="00B33532" w:rsidRPr="00B33532" w:rsidRDefault="00B33532" w:rsidP="00B33532">
      <w:pPr>
        <w:pStyle w:val="Bibliography"/>
        <w:rPr>
          <w:rFonts w:ascii="Calibri"/>
        </w:rPr>
      </w:pPr>
      <w:r w:rsidRPr="00B33532">
        <w:rPr>
          <w:rFonts w:ascii="Calibri"/>
        </w:rPr>
        <w:t>6.</w:t>
      </w:r>
      <w:r w:rsidRPr="00B33532">
        <w:rPr>
          <w:rFonts w:ascii="Calibri"/>
        </w:rPr>
        <w:tab/>
        <w:t xml:space="preserve">Lee, S. Y. High cell-density culture of Escherichia coli. </w:t>
      </w:r>
      <w:r w:rsidRPr="00B33532">
        <w:rPr>
          <w:rFonts w:ascii="Calibri"/>
          <w:i/>
          <w:iCs/>
        </w:rPr>
        <w:t>Trends Biotechnol.</w:t>
      </w:r>
      <w:r w:rsidRPr="00B33532">
        <w:rPr>
          <w:rFonts w:ascii="Calibri"/>
        </w:rPr>
        <w:t xml:space="preserve"> </w:t>
      </w:r>
      <w:r w:rsidRPr="00B33532">
        <w:rPr>
          <w:rFonts w:ascii="Calibri"/>
          <w:b/>
          <w:bCs/>
        </w:rPr>
        <w:t>14,</w:t>
      </w:r>
      <w:r w:rsidRPr="00B33532">
        <w:rPr>
          <w:rFonts w:ascii="Calibri"/>
        </w:rPr>
        <w:t xml:space="preserve"> 98–105 (1996).</w:t>
      </w:r>
    </w:p>
    <w:p w14:paraId="1C9421CB" w14:textId="77777777" w:rsidR="00B33532" w:rsidRPr="00B33532" w:rsidRDefault="00B33532" w:rsidP="00B33532">
      <w:pPr>
        <w:pStyle w:val="Bibliography"/>
        <w:rPr>
          <w:rFonts w:ascii="Calibri"/>
        </w:rPr>
      </w:pPr>
      <w:r w:rsidRPr="00B33532">
        <w:rPr>
          <w:rFonts w:ascii="Calibri"/>
        </w:rPr>
        <w:t>7.</w:t>
      </w:r>
      <w:r w:rsidRPr="00B33532">
        <w:rPr>
          <w:rFonts w:ascii="Calibri"/>
        </w:rPr>
        <w:tab/>
        <w:t xml:space="preserve">Blattner, F. R. </w:t>
      </w:r>
      <w:r w:rsidRPr="00B33532">
        <w:rPr>
          <w:rFonts w:ascii="Calibri"/>
          <w:i/>
          <w:iCs/>
        </w:rPr>
        <w:t>et al.</w:t>
      </w:r>
      <w:r w:rsidRPr="00B33532">
        <w:rPr>
          <w:rFonts w:ascii="Calibri"/>
        </w:rPr>
        <w:t xml:space="preserve"> The Complete Genome Sequence of Escherichia coli K-12. </w:t>
      </w:r>
      <w:r w:rsidRPr="00B33532">
        <w:rPr>
          <w:rFonts w:ascii="Calibri"/>
          <w:i/>
          <w:iCs/>
        </w:rPr>
        <w:t>Science</w:t>
      </w:r>
      <w:r w:rsidRPr="00B33532">
        <w:rPr>
          <w:rFonts w:ascii="Calibri"/>
        </w:rPr>
        <w:t xml:space="preserve"> </w:t>
      </w:r>
      <w:r w:rsidRPr="00B33532">
        <w:rPr>
          <w:rFonts w:ascii="Calibri"/>
          <w:b/>
          <w:bCs/>
        </w:rPr>
        <w:t>277,</w:t>
      </w:r>
      <w:r w:rsidRPr="00B33532">
        <w:rPr>
          <w:rFonts w:ascii="Calibri"/>
        </w:rPr>
        <w:t xml:space="preserve"> 1453–1462 (1997).</w:t>
      </w:r>
    </w:p>
    <w:p w14:paraId="79E12C54" w14:textId="77777777" w:rsidR="00B33532" w:rsidRPr="00B33532" w:rsidRDefault="00B33532" w:rsidP="00B33532">
      <w:pPr>
        <w:pStyle w:val="Bibliography"/>
        <w:rPr>
          <w:rFonts w:ascii="Calibri"/>
        </w:rPr>
      </w:pPr>
      <w:r w:rsidRPr="00B33532">
        <w:rPr>
          <w:rFonts w:ascii="Calibri"/>
        </w:rPr>
        <w:t>8.</w:t>
      </w:r>
      <w:r w:rsidRPr="00B33532">
        <w:rPr>
          <w:rFonts w:ascii="Calibri"/>
        </w:rPr>
        <w:tab/>
        <w:t xml:space="preserve">Yoon, S. H., Han, M.-J., Lee, S. Y., Jeong, K. J. &amp; Yoo, J.-S. Combined transcriptome and proteome analysis of Escherichia coli during high cell density culture. </w:t>
      </w:r>
      <w:r w:rsidRPr="00B33532">
        <w:rPr>
          <w:rFonts w:ascii="Calibri"/>
          <w:i/>
          <w:iCs/>
        </w:rPr>
        <w:t>Biotechnol. Bioeng.</w:t>
      </w:r>
      <w:r w:rsidRPr="00B33532">
        <w:rPr>
          <w:rFonts w:ascii="Calibri"/>
        </w:rPr>
        <w:t xml:space="preserve"> </w:t>
      </w:r>
      <w:r w:rsidRPr="00B33532">
        <w:rPr>
          <w:rFonts w:ascii="Calibri"/>
          <w:b/>
          <w:bCs/>
        </w:rPr>
        <w:t>81,</w:t>
      </w:r>
      <w:r w:rsidRPr="00B33532">
        <w:rPr>
          <w:rFonts w:ascii="Calibri"/>
        </w:rPr>
        <w:t xml:space="preserve"> 753–767 (2003).</w:t>
      </w:r>
    </w:p>
    <w:p w14:paraId="4E6E8C93" w14:textId="77777777" w:rsidR="00B33532" w:rsidRPr="00B33532" w:rsidRDefault="00B33532" w:rsidP="00B33532">
      <w:pPr>
        <w:pStyle w:val="Bibliography"/>
        <w:rPr>
          <w:rFonts w:ascii="Calibri"/>
        </w:rPr>
      </w:pPr>
      <w:r w:rsidRPr="00B33532">
        <w:rPr>
          <w:rFonts w:ascii="Calibri"/>
        </w:rPr>
        <w:t>9.</w:t>
      </w:r>
      <w:r w:rsidRPr="00B33532">
        <w:rPr>
          <w:rFonts w:ascii="Calibri"/>
        </w:rPr>
        <w:tab/>
        <w:t xml:space="preserve">Gadgil, M., Kapur, V. &amp; Hu, W.-S. Transcriptional response of Escherichia coli to temperature shift. </w:t>
      </w:r>
      <w:r w:rsidRPr="00B33532">
        <w:rPr>
          <w:rFonts w:ascii="Calibri"/>
          <w:i/>
          <w:iCs/>
        </w:rPr>
        <w:t>Biotechnol. Prog.</w:t>
      </w:r>
      <w:r w:rsidRPr="00B33532">
        <w:rPr>
          <w:rFonts w:ascii="Calibri"/>
        </w:rPr>
        <w:t xml:space="preserve"> </w:t>
      </w:r>
      <w:r w:rsidRPr="00B33532">
        <w:rPr>
          <w:rFonts w:ascii="Calibri"/>
          <w:b/>
          <w:bCs/>
        </w:rPr>
        <w:t>21,</w:t>
      </w:r>
      <w:r w:rsidRPr="00B33532">
        <w:rPr>
          <w:rFonts w:ascii="Calibri"/>
        </w:rPr>
        <w:t xml:space="preserve"> 689–699 (2005).</w:t>
      </w:r>
    </w:p>
    <w:p w14:paraId="0213B933" w14:textId="77777777" w:rsidR="00B33532" w:rsidRPr="00B33532" w:rsidRDefault="00B33532" w:rsidP="00B33532">
      <w:pPr>
        <w:pStyle w:val="Bibliography"/>
        <w:rPr>
          <w:rFonts w:ascii="Calibri"/>
        </w:rPr>
      </w:pPr>
      <w:r w:rsidRPr="00B33532">
        <w:rPr>
          <w:rFonts w:ascii="Calibri"/>
        </w:rPr>
        <w:t>10.</w:t>
      </w:r>
      <w:r w:rsidRPr="00B33532">
        <w:rPr>
          <w:rFonts w:ascii="Calibri"/>
        </w:rPr>
        <w:tab/>
        <w:t xml:space="preserve">Taniguchi, Y. </w:t>
      </w:r>
      <w:r w:rsidRPr="00B33532">
        <w:rPr>
          <w:rFonts w:ascii="Calibri"/>
          <w:i/>
          <w:iCs/>
        </w:rPr>
        <w:t>et al.</w:t>
      </w:r>
      <w:r w:rsidRPr="00B33532">
        <w:rPr>
          <w:rFonts w:ascii="Calibri"/>
        </w:rPr>
        <w:t xml:space="preserve"> Quantifying E. coli Proteome and Transcriptome with Single-Molecule Sensitivity in Single Cells. </w:t>
      </w:r>
      <w:r w:rsidRPr="00B33532">
        <w:rPr>
          <w:rFonts w:ascii="Calibri"/>
          <w:i/>
          <w:iCs/>
        </w:rPr>
        <w:t>Science</w:t>
      </w:r>
      <w:r w:rsidRPr="00B33532">
        <w:rPr>
          <w:rFonts w:ascii="Calibri"/>
        </w:rPr>
        <w:t xml:space="preserve"> </w:t>
      </w:r>
      <w:r w:rsidRPr="00B33532">
        <w:rPr>
          <w:rFonts w:ascii="Calibri"/>
          <w:b/>
          <w:bCs/>
        </w:rPr>
        <w:t>329,</w:t>
      </w:r>
      <w:r w:rsidRPr="00B33532">
        <w:rPr>
          <w:rFonts w:ascii="Calibri"/>
        </w:rPr>
        <w:t xml:space="preserve"> 533–538 (2010).</w:t>
      </w:r>
    </w:p>
    <w:p w14:paraId="49B48C2E" w14:textId="77777777" w:rsidR="00B33532" w:rsidRPr="00B33532" w:rsidRDefault="00B33532" w:rsidP="00B33532">
      <w:pPr>
        <w:pStyle w:val="Bibliography"/>
        <w:rPr>
          <w:rFonts w:ascii="Calibri"/>
        </w:rPr>
      </w:pPr>
      <w:r w:rsidRPr="00B33532">
        <w:rPr>
          <w:rFonts w:ascii="Calibri"/>
        </w:rPr>
        <w:t>11.</w:t>
      </w:r>
      <w:r w:rsidRPr="00B33532">
        <w:rPr>
          <w:rFonts w:ascii="Calibri"/>
        </w:rPr>
        <w:tab/>
        <w:t xml:space="preserve">Houser, J. R. </w:t>
      </w:r>
      <w:r w:rsidRPr="00B33532">
        <w:rPr>
          <w:rFonts w:ascii="Calibri"/>
          <w:i/>
          <w:iCs/>
        </w:rPr>
        <w:t>et al.</w:t>
      </w:r>
      <w:r w:rsidRPr="00B33532">
        <w:rPr>
          <w:rFonts w:ascii="Calibri"/>
        </w:rPr>
        <w:t xml:space="preserve"> Controlled Measurement and Comparative Analysis of Cellular Components in E. coli Reveals Broad Regulatory Changes in Response to Glucose Starvation. </w:t>
      </w:r>
      <w:r w:rsidRPr="00B33532">
        <w:rPr>
          <w:rFonts w:ascii="Calibri"/>
          <w:i/>
          <w:iCs/>
        </w:rPr>
        <w:t>PLoS Comput. Biol.</w:t>
      </w:r>
      <w:r w:rsidRPr="00B33532">
        <w:rPr>
          <w:rFonts w:ascii="Calibri"/>
        </w:rPr>
        <w:t xml:space="preserve"> </w:t>
      </w:r>
      <w:r w:rsidRPr="00B33532">
        <w:rPr>
          <w:rFonts w:ascii="Calibri"/>
          <w:b/>
          <w:bCs/>
        </w:rPr>
        <w:t>11,</w:t>
      </w:r>
      <w:r w:rsidRPr="00B33532">
        <w:rPr>
          <w:rFonts w:ascii="Calibri"/>
        </w:rPr>
        <w:t xml:space="preserve"> e1004400 (2015).</w:t>
      </w:r>
    </w:p>
    <w:p w14:paraId="2E729276" w14:textId="77777777" w:rsidR="00B33532" w:rsidRPr="00B33532" w:rsidRDefault="00B33532" w:rsidP="00B33532">
      <w:pPr>
        <w:pStyle w:val="Bibliography"/>
        <w:rPr>
          <w:rFonts w:ascii="Calibri"/>
        </w:rPr>
      </w:pPr>
      <w:r w:rsidRPr="00B33532">
        <w:rPr>
          <w:rFonts w:ascii="Calibri"/>
        </w:rPr>
        <w:t>12.</w:t>
      </w:r>
      <w:r w:rsidRPr="00B33532">
        <w:rPr>
          <w:rFonts w:ascii="Calibri"/>
        </w:rPr>
        <w:tab/>
        <w:t xml:space="preserve">Soufi, B., Krug, K., Harst, A. &amp; Macek, B. Characterization of the E. coli proteome and its modifications during growth and ethanol stress. </w:t>
      </w:r>
      <w:r w:rsidRPr="00B33532">
        <w:rPr>
          <w:rFonts w:ascii="Calibri"/>
          <w:i/>
          <w:iCs/>
        </w:rPr>
        <w:t>Front. Microbiol.</w:t>
      </w:r>
      <w:r w:rsidRPr="00B33532">
        <w:rPr>
          <w:rFonts w:ascii="Calibri"/>
        </w:rPr>
        <w:t xml:space="preserve"> </w:t>
      </w:r>
      <w:r w:rsidRPr="00B33532">
        <w:rPr>
          <w:rFonts w:ascii="Calibri"/>
          <w:b/>
          <w:bCs/>
        </w:rPr>
        <w:t>6,</w:t>
      </w:r>
      <w:r w:rsidRPr="00B33532">
        <w:rPr>
          <w:rFonts w:ascii="Calibri"/>
        </w:rPr>
        <w:t xml:space="preserve"> (2015).</w:t>
      </w:r>
    </w:p>
    <w:p w14:paraId="7C6989DC" w14:textId="77777777" w:rsidR="00B33532" w:rsidRPr="00B33532" w:rsidRDefault="00B33532" w:rsidP="00B33532">
      <w:pPr>
        <w:pStyle w:val="Bibliography"/>
        <w:rPr>
          <w:rFonts w:ascii="Calibri"/>
        </w:rPr>
      </w:pPr>
      <w:r w:rsidRPr="00B33532">
        <w:rPr>
          <w:rFonts w:ascii="Calibri"/>
        </w:rPr>
        <w:t>13.</w:t>
      </w:r>
      <w:r w:rsidRPr="00B33532">
        <w:rPr>
          <w:rFonts w:ascii="Calibri"/>
        </w:rPr>
        <w:tab/>
        <w:t xml:space="preserve">Schmidt, A. </w:t>
      </w:r>
      <w:r w:rsidRPr="00B33532">
        <w:rPr>
          <w:rFonts w:ascii="Calibri"/>
          <w:i/>
          <w:iCs/>
        </w:rPr>
        <w:t>et al.</w:t>
      </w:r>
      <w:r w:rsidRPr="00B33532">
        <w:rPr>
          <w:rFonts w:ascii="Calibri"/>
        </w:rPr>
        <w:t xml:space="preserve"> The quantitative and condition-dependent Escherichia coli proteome. </w:t>
      </w:r>
      <w:r w:rsidRPr="00B33532">
        <w:rPr>
          <w:rFonts w:ascii="Calibri"/>
          <w:i/>
          <w:iCs/>
        </w:rPr>
        <w:t>Nat. Biotechnol.</w:t>
      </w:r>
      <w:r w:rsidRPr="00B33532">
        <w:rPr>
          <w:rFonts w:ascii="Calibri"/>
        </w:rPr>
        <w:t xml:space="preserve"> </w:t>
      </w:r>
      <w:r w:rsidRPr="00B33532">
        <w:rPr>
          <w:rFonts w:ascii="Calibri"/>
          <w:b/>
          <w:bCs/>
        </w:rPr>
        <w:t>advance online publication,</w:t>
      </w:r>
      <w:r w:rsidRPr="00B33532">
        <w:rPr>
          <w:rFonts w:ascii="Calibri"/>
        </w:rPr>
        <w:t xml:space="preserve"> (2015).</w:t>
      </w:r>
    </w:p>
    <w:p w14:paraId="77DACAAF" w14:textId="77777777" w:rsidR="00B33532" w:rsidRPr="00B33532" w:rsidRDefault="00B33532" w:rsidP="00B33532">
      <w:pPr>
        <w:pStyle w:val="Bibliography"/>
        <w:rPr>
          <w:rFonts w:ascii="Calibri"/>
        </w:rPr>
      </w:pPr>
      <w:r w:rsidRPr="00B33532">
        <w:rPr>
          <w:rFonts w:ascii="Calibri"/>
        </w:rPr>
        <w:t>14.</w:t>
      </w:r>
      <w:r w:rsidRPr="00B33532">
        <w:rPr>
          <w:rFonts w:ascii="Calibri"/>
        </w:rPr>
        <w:tab/>
        <w:t xml:space="preserve">Lewis, N. E. </w:t>
      </w:r>
      <w:r w:rsidRPr="00B33532">
        <w:rPr>
          <w:rFonts w:ascii="Calibri"/>
          <w:i/>
          <w:iCs/>
        </w:rPr>
        <w:t>et al.</w:t>
      </w:r>
      <w:r w:rsidRPr="00B33532">
        <w:rPr>
          <w:rFonts w:ascii="Calibri"/>
        </w:rPr>
        <w:t xml:space="preserve"> Omic data from evolved E. coli are consistent with computed optimal growth from genome-scale models. </w:t>
      </w:r>
      <w:r w:rsidRPr="00B33532">
        <w:rPr>
          <w:rFonts w:ascii="Calibri"/>
          <w:i/>
          <w:iCs/>
        </w:rPr>
        <w:t>Mol. Syst. Biol.</w:t>
      </w:r>
      <w:r w:rsidRPr="00B33532">
        <w:rPr>
          <w:rFonts w:ascii="Calibri"/>
        </w:rPr>
        <w:t xml:space="preserve"> </w:t>
      </w:r>
      <w:r w:rsidRPr="00B33532">
        <w:rPr>
          <w:rFonts w:ascii="Calibri"/>
          <w:b/>
          <w:bCs/>
        </w:rPr>
        <w:t>6,</w:t>
      </w:r>
      <w:r w:rsidRPr="00B33532">
        <w:rPr>
          <w:rFonts w:ascii="Calibri"/>
        </w:rPr>
        <w:t xml:space="preserve"> 390 (2010).</w:t>
      </w:r>
    </w:p>
    <w:p w14:paraId="1F9E8EE4" w14:textId="77777777" w:rsidR="00B33532" w:rsidRPr="00B33532" w:rsidRDefault="00B33532" w:rsidP="00B33532">
      <w:pPr>
        <w:pStyle w:val="Bibliography"/>
        <w:rPr>
          <w:rFonts w:ascii="Calibri"/>
        </w:rPr>
      </w:pPr>
      <w:r w:rsidRPr="00B33532">
        <w:rPr>
          <w:rFonts w:ascii="Calibri"/>
        </w:rPr>
        <w:t>15.</w:t>
      </w:r>
      <w:r w:rsidRPr="00B33532">
        <w:rPr>
          <w:rFonts w:ascii="Calibri"/>
        </w:rPr>
        <w:tab/>
        <w:t xml:space="preserve">Lewis, N. E., Cho, B.-K., Knight, E. M. &amp; Palsson, B. O. Gene Expression Profiling and the Use of Genome-Scale In Silico Models of Escherichia coli for Analysis: Providing Context for Content. </w:t>
      </w:r>
      <w:r w:rsidRPr="00B33532">
        <w:rPr>
          <w:rFonts w:ascii="Calibri"/>
          <w:i/>
          <w:iCs/>
        </w:rPr>
        <w:t>J. Bacteriol.</w:t>
      </w:r>
      <w:r w:rsidRPr="00B33532">
        <w:rPr>
          <w:rFonts w:ascii="Calibri"/>
        </w:rPr>
        <w:t xml:space="preserve"> </w:t>
      </w:r>
      <w:r w:rsidRPr="00B33532">
        <w:rPr>
          <w:rFonts w:ascii="Calibri"/>
          <w:b/>
          <w:bCs/>
        </w:rPr>
        <w:t>191,</w:t>
      </w:r>
      <w:r w:rsidRPr="00B33532">
        <w:rPr>
          <w:rFonts w:ascii="Calibri"/>
        </w:rPr>
        <w:t xml:space="preserve"> 3437–3444 (2009).</w:t>
      </w:r>
    </w:p>
    <w:p w14:paraId="20DC8949" w14:textId="77777777" w:rsidR="00B33532" w:rsidRPr="00B33532" w:rsidRDefault="00B33532" w:rsidP="00B33532">
      <w:pPr>
        <w:pStyle w:val="Bibliography"/>
        <w:rPr>
          <w:rFonts w:ascii="Calibri"/>
        </w:rPr>
      </w:pPr>
      <w:r w:rsidRPr="00B33532">
        <w:rPr>
          <w:rFonts w:ascii="Calibri"/>
        </w:rPr>
        <w:t>16.</w:t>
      </w:r>
      <w:r w:rsidRPr="00B33532">
        <w:rPr>
          <w:rFonts w:ascii="Calibri"/>
        </w:rPr>
        <w:tab/>
        <w:t xml:space="preserve">Love, M. I., Huber, W. &amp; Anders, S. Moderated estimation of fold change and dispersion for RNA-seq data with DESeq2. </w:t>
      </w:r>
      <w:r w:rsidRPr="00B33532">
        <w:rPr>
          <w:rFonts w:ascii="Calibri"/>
          <w:i/>
          <w:iCs/>
        </w:rPr>
        <w:t>Genome Biol.</w:t>
      </w:r>
      <w:r w:rsidRPr="00B33532">
        <w:rPr>
          <w:rFonts w:ascii="Calibri"/>
        </w:rPr>
        <w:t xml:space="preserve"> </w:t>
      </w:r>
      <w:r w:rsidRPr="00B33532">
        <w:rPr>
          <w:rFonts w:ascii="Calibri"/>
          <w:b/>
          <w:bCs/>
        </w:rPr>
        <w:t>15,</w:t>
      </w:r>
      <w:r w:rsidRPr="00B33532">
        <w:rPr>
          <w:rFonts w:ascii="Calibri"/>
        </w:rPr>
        <w:t xml:space="preserve"> 550 (2014).</w:t>
      </w:r>
    </w:p>
    <w:p w14:paraId="478B81CC" w14:textId="77777777" w:rsidR="00B33532" w:rsidRPr="00B33532" w:rsidRDefault="00B33532" w:rsidP="00B33532">
      <w:pPr>
        <w:pStyle w:val="Bibliography"/>
        <w:rPr>
          <w:rFonts w:ascii="Calibri"/>
        </w:rPr>
      </w:pPr>
      <w:r w:rsidRPr="00B33532">
        <w:rPr>
          <w:rFonts w:ascii="Calibri"/>
        </w:rPr>
        <w:t>17.</w:t>
      </w:r>
      <w:r w:rsidRPr="00B33532">
        <w:rPr>
          <w:rFonts w:ascii="Calibri"/>
        </w:rPr>
        <w:tab/>
        <w:t xml:space="preserve">Kanehisa, M. &amp; Goto, S. KEGG: Kyoto Encyclopedia of Genes and Genomes. </w:t>
      </w:r>
      <w:r w:rsidRPr="00B33532">
        <w:rPr>
          <w:rFonts w:ascii="Calibri"/>
          <w:i/>
          <w:iCs/>
        </w:rPr>
        <w:t>Nucleic Acids Res.</w:t>
      </w:r>
      <w:r w:rsidRPr="00B33532">
        <w:rPr>
          <w:rFonts w:ascii="Calibri"/>
        </w:rPr>
        <w:t xml:space="preserve"> </w:t>
      </w:r>
      <w:r w:rsidRPr="00B33532">
        <w:rPr>
          <w:rFonts w:ascii="Calibri"/>
          <w:b/>
          <w:bCs/>
        </w:rPr>
        <w:t>28,</w:t>
      </w:r>
      <w:r w:rsidRPr="00B33532">
        <w:rPr>
          <w:rFonts w:ascii="Calibri"/>
        </w:rPr>
        <w:t xml:space="preserve"> 27–30 (2000).</w:t>
      </w:r>
    </w:p>
    <w:p w14:paraId="4DFF4580" w14:textId="77777777" w:rsidR="00B33532" w:rsidRPr="00B33532" w:rsidRDefault="00B33532" w:rsidP="00B33532">
      <w:pPr>
        <w:pStyle w:val="Bibliography"/>
        <w:rPr>
          <w:rFonts w:ascii="Calibri"/>
        </w:rPr>
      </w:pPr>
      <w:r w:rsidRPr="00B33532">
        <w:rPr>
          <w:rFonts w:ascii="Calibri"/>
        </w:rPr>
        <w:t>18.</w:t>
      </w:r>
      <w:r w:rsidRPr="00B33532">
        <w:rPr>
          <w:rFonts w:ascii="Calibri"/>
        </w:rPr>
        <w:tab/>
        <w:t xml:space="preserve">Ashburner, M. </w:t>
      </w:r>
      <w:r w:rsidRPr="00B33532">
        <w:rPr>
          <w:rFonts w:ascii="Calibri"/>
          <w:i/>
          <w:iCs/>
        </w:rPr>
        <w:t>et al.</w:t>
      </w:r>
      <w:r w:rsidRPr="00B33532">
        <w:rPr>
          <w:rFonts w:ascii="Calibri"/>
        </w:rPr>
        <w:t xml:space="preserve"> Gene Ontology: tool for the unification of biology. </w:t>
      </w:r>
      <w:r w:rsidRPr="00B33532">
        <w:rPr>
          <w:rFonts w:ascii="Calibri"/>
          <w:i/>
          <w:iCs/>
        </w:rPr>
        <w:t>Nat. Genet.</w:t>
      </w:r>
      <w:r w:rsidRPr="00B33532">
        <w:rPr>
          <w:rFonts w:ascii="Calibri"/>
        </w:rPr>
        <w:t xml:space="preserve"> </w:t>
      </w:r>
      <w:r w:rsidRPr="00B33532">
        <w:rPr>
          <w:rFonts w:ascii="Calibri"/>
          <w:b/>
          <w:bCs/>
        </w:rPr>
        <w:t>25,</w:t>
      </w:r>
      <w:r w:rsidRPr="00B33532">
        <w:rPr>
          <w:rFonts w:ascii="Calibri"/>
        </w:rPr>
        <w:t xml:space="preserve"> 25–29 (2000).</w:t>
      </w:r>
    </w:p>
    <w:p w14:paraId="551A29E6" w14:textId="77777777" w:rsidR="00B33532" w:rsidRPr="00B33532" w:rsidRDefault="00B33532" w:rsidP="00B33532">
      <w:pPr>
        <w:pStyle w:val="Bibliography"/>
        <w:rPr>
          <w:rFonts w:ascii="Calibri"/>
        </w:rPr>
      </w:pPr>
      <w:r w:rsidRPr="00B33532">
        <w:rPr>
          <w:rFonts w:ascii="Calibri"/>
        </w:rPr>
        <w:t>19.</w:t>
      </w:r>
      <w:r w:rsidRPr="00B33532">
        <w:rPr>
          <w:rFonts w:ascii="Calibri"/>
        </w:rPr>
        <w:tab/>
        <w:t xml:space="preserve">Huang, D. W., Sherman, B. T. &amp; Lempicki, R. A. Systematic and integrative analysis of large gene lists using DAVID bioinformatics resources. </w:t>
      </w:r>
      <w:r w:rsidRPr="00B33532">
        <w:rPr>
          <w:rFonts w:ascii="Calibri"/>
          <w:i/>
          <w:iCs/>
        </w:rPr>
        <w:t>Nat. Protoc.</w:t>
      </w:r>
      <w:r w:rsidRPr="00B33532">
        <w:rPr>
          <w:rFonts w:ascii="Calibri"/>
        </w:rPr>
        <w:t xml:space="preserve"> </w:t>
      </w:r>
      <w:r w:rsidRPr="00B33532">
        <w:rPr>
          <w:rFonts w:ascii="Calibri"/>
          <w:b/>
          <w:bCs/>
        </w:rPr>
        <w:t>4,</w:t>
      </w:r>
      <w:r w:rsidRPr="00B33532">
        <w:rPr>
          <w:rFonts w:ascii="Calibri"/>
        </w:rPr>
        <w:t xml:space="preserve"> 44–57 (2008).</w:t>
      </w:r>
    </w:p>
    <w:p w14:paraId="67C633B2" w14:textId="77777777" w:rsidR="00B33532" w:rsidRPr="00B33532" w:rsidRDefault="00B33532" w:rsidP="00B33532">
      <w:pPr>
        <w:pStyle w:val="Bibliography"/>
        <w:rPr>
          <w:rFonts w:ascii="Calibri"/>
        </w:rPr>
      </w:pPr>
      <w:r w:rsidRPr="00B33532">
        <w:rPr>
          <w:rFonts w:ascii="Calibri"/>
        </w:rPr>
        <w:t>20.</w:t>
      </w:r>
      <w:r w:rsidRPr="00B33532">
        <w:rPr>
          <w:rFonts w:ascii="Calibri"/>
        </w:rPr>
        <w:tab/>
        <w:t xml:space="preserve">Weber, A., Kögl, S. A. &amp; Jung, K. Time-Dependent Proteome Alterations under Osmotic Stress during Aerobic and Anaerobic Growth in Escherichia coli. </w:t>
      </w:r>
      <w:r w:rsidRPr="00B33532">
        <w:rPr>
          <w:rFonts w:ascii="Calibri"/>
          <w:i/>
          <w:iCs/>
        </w:rPr>
        <w:t>J. Bacteriol.</w:t>
      </w:r>
      <w:r w:rsidRPr="00B33532">
        <w:rPr>
          <w:rFonts w:ascii="Calibri"/>
        </w:rPr>
        <w:t xml:space="preserve"> </w:t>
      </w:r>
      <w:r w:rsidRPr="00B33532">
        <w:rPr>
          <w:rFonts w:ascii="Calibri"/>
          <w:b/>
          <w:bCs/>
        </w:rPr>
        <w:t>188,</w:t>
      </w:r>
      <w:r w:rsidRPr="00B33532">
        <w:rPr>
          <w:rFonts w:ascii="Calibri"/>
        </w:rPr>
        <w:t xml:space="preserve"> 7165–7175 (2006).</w:t>
      </w:r>
    </w:p>
    <w:p w14:paraId="39BA1705" w14:textId="77777777" w:rsidR="00B33532" w:rsidRPr="00B33532" w:rsidRDefault="00B33532" w:rsidP="00B33532">
      <w:pPr>
        <w:pStyle w:val="Bibliography"/>
        <w:rPr>
          <w:rFonts w:ascii="Calibri"/>
        </w:rPr>
      </w:pPr>
      <w:r w:rsidRPr="00B33532">
        <w:rPr>
          <w:rFonts w:ascii="Calibri"/>
        </w:rPr>
        <w:t>21.</w:t>
      </w:r>
      <w:r w:rsidRPr="00B33532">
        <w:rPr>
          <w:rFonts w:ascii="Calibri"/>
        </w:rPr>
        <w:tab/>
        <w:t xml:space="preserve">Leek, J. T. </w:t>
      </w:r>
      <w:r w:rsidRPr="00B33532">
        <w:rPr>
          <w:rFonts w:ascii="Calibri"/>
          <w:i/>
          <w:iCs/>
        </w:rPr>
        <w:t>et al.</w:t>
      </w:r>
      <w:r w:rsidRPr="00B33532">
        <w:rPr>
          <w:rFonts w:ascii="Calibri"/>
        </w:rPr>
        <w:t xml:space="preserve"> Tackling the widespread and critical impact of batch effects in high-throughput data. </w:t>
      </w:r>
      <w:r w:rsidRPr="00B33532">
        <w:rPr>
          <w:rFonts w:ascii="Calibri"/>
          <w:i/>
          <w:iCs/>
        </w:rPr>
        <w:t>Nat. Rev. Genet.</w:t>
      </w:r>
      <w:r w:rsidRPr="00B33532">
        <w:rPr>
          <w:rFonts w:ascii="Calibri"/>
        </w:rPr>
        <w:t xml:space="preserve"> </w:t>
      </w:r>
      <w:r w:rsidRPr="00B33532">
        <w:rPr>
          <w:rFonts w:ascii="Calibri"/>
          <w:b/>
          <w:bCs/>
        </w:rPr>
        <w:t>11,</w:t>
      </w:r>
      <w:r w:rsidRPr="00B33532">
        <w:rPr>
          <w:rFonts w:ascii="Calibri"/>
        </w:rPr>
        <w:t xml:space="preserve"> (2010).</w:t>
      </w:r>
    </w:p>
    <w:p w14:paraId="3311EF1D" w14:textId="77777777" w:rsidR="00B33532" w:rsidRPr="00B33532" w:rsidRDefault="00B33532" w:rsidP="00B33532">
      <w:pPr>
        <w:pStyle w:val="Bibliography"/>
        <w:rPr>
          <w:rFonts w:ascii="Calibri"/>
        </w:rPr>
      </w:pPr>
      <w:r w:rsidRPr="00B33532">
        <w:rPr>
          <w:rFonts w:ascii="Calibri"/>
        </w:rPr>
        <w:t>22.</w:t>
      </w:r>
      <w:r w:rsidRPr="00B33532">
        <w:rPr>
          <w:rFonts w:ascii="Calibri"/>
        </w:rPr>
        <w:tab/>
        <w:t>Differential analysis of count data – the DESeq2 package. (2016). Available at: http://journals.plos.org/ploscompbiol/article/asset?id=10.1371%2Fjournal.pcbi.1004127.PDF. (Accessed: 12th April 2016)</w:t>
      </w:r>
    </w:p>
    <w:p w14:paraId="520EEC46" w14:textId="77777777" w:rsidR="00B33532" w:rsidRPr="00B33532" w:rsidRDefault="00B33532" w:rsidP="00B33532">
      <w:pPr>
        <w:pStyle w:val="Bibliography"/>
        <w:rPr>
          <w:rFonts w:ascii="Calibri"/>
        </w:rPr>
      </w:pPr>
      <w:r w:rsidRPr="00B33532">
        <w:rPr>
          <w:rFonts w:ascii="Calibri"/>
        </w:rPr>
        <w:t>23.</w:t>
      </w:r>
      <w:r w:rsidRPr="00B33532">
        <w:rPr>
          <w:rFonts w:ascii="Calibri"/>
        </w:rPr>
        <w:tab/>
        <w:t xml:space="preserve">Kim, M., Zorraquino, V. &amp; Tagkopoulos, I. Microbial Forensics: Predicting Phenotypic Characteristics and Environmental Conditions from Large-Scale Gene Expression Profiles. </w:t>
      </w:r>
      <w:r w:rsidRPr="00B33532">
        <w:rPr>
          <w:rFonts w:ascii="Calibri"/>
          <w:i/>
          <w:iCs/>
        </w:rPr>
        <w:t>PLOS Comput Biol</w:t>
      </w:r>
      <w:r w:rsidRPr="00B33532">
        <w:rPr>
          <w:rFonts w:ascii="Calibri"/>
        </w:rPr>
        <w:t xml:space="preserve"> </w:t>
      </w:r>
      <w:r w:rsidRPr="00B33532">
        <w:rPr>
          <w:rFonts w:ascii="Calibri"/>
          <w:b/>
          <w:bCs/>
        </w:rPr>
        <w:t>11,</w:t>
      </w:r>
      <w:r w:rsidRPr="00B33532">
        <w:rPr>
          <w:rFonts w:ascii="Calibri"/>
        </w:rPr>
        <w:t xml:space="preserve"> e1004127 (2015).</w:t>
      </w:r>
    </w:p>
    <w:p w14:paraId="218B10E0" w14:textId="77777777" w:rsidR="00B33532" w:rsidRPr="00B33532" w:rsidRDefault="00B33532" w:rsidP="00B33532">
      <w:pPr>
        <w:pStyle w:val="Bibliography"/>
        <w:rPr>
          <w:rFonts w:ascii="Calibri"/>
        </w:rPr>
      </w:pPr>
      <w:r w:rsidRPr="00B33532">
        <w:rPr>
          <w:rFonts w:ascii="Calibri"/>
        </w:rPr>
        <w:t>24.</w:t>
      </w:r>
      <w:r w:rsidRPr="00B33532">
        <w:rPr>
          <w:rFonts w:ascii="Calibri"/>
        </w:rPr>
        <w:tab/>
        <w:t xml:space="preserve">Zamboni, N., Fendt, S.-M., Rühl, M. &amp; Sauer, U. 13C-based metabolic flux analysis. </w:t>
      </w:r>
      <w:r w:rsidRPr="00B33532">
        <w:rPr>
          <w:rFonts w:ascii="Calibri"/>
          <w:i/>
          <w:iCs/>
        </w:rPr>
        <w:t>Nat. Protoc.</w:t>
      </w:r>
      <w:r w:rsidRPr="00B33532">
        <w:rPr>
          <w:rFonts w:ascii="Calibri"/>
        </w:rPr>
        <w:t xml:space="preserve"> </w:t>
      </w:r>
      <w:r w:rsidRPr="00B33532">
        <w:rPr>
          <w:rFonts w:ascii="Calibri"/>
          <w:b/>
          <w:bCs/>
        </w:rPr>
        <w:t>4,</w:t>
      </w:r>
      <w:r w:rsidRPr="00B33532">
        <w:rPr>
          <w:rFonts w:ascii="Calibri"/>
        </w:rPr>
        <w:t xml:space="preserve"> 878–892 (2009).</w:t>
      </w:r>
    </w:p>
    <w:p w14:paraId="6F1313E0" w14:textId="77777777" w:rsidR="00B33532" w:rsidRPr="00B33532" w:rsidRDefault="00B33532" w:rsidP="00B33532">
      <w:pPr>
        <w:pStyle w:val="Bibliography"/>
        <w:rPr>
          <w:rFonts w:ascii="Calibri"/>
        </w:rPr>
      </w:pPr>
      <w:r w:rsidRPr="00B33532">
        <w:rPr>
          <w:rFonts w:ascii="Calibri"/>
        </w:rPr>
        <w:t>25.</w:t>
      </w:r>
      <w:r w:rsidRPr="00B33532">
        <w:rPr>
          <w:rFonts w:ascii="Calibri"/>
        </w:rPr>
        <w:tab/>
        <w:t xml:space="preserve">Zamboni, N., Fischer, E. &amp; Sauer, U. FiatFlux--a software for metabolic flux analysis from 13C-glucose experiments. </w:t>
      </w:r>
      <w:r w:rsidRPr="00B33532">
        <w:rPr>
          <w:rFonts w:ascii="Calibri"/>
          <w:i/>
          <w:iCs/>
        </w:rPr>
        <w:t>BMC Bioinformatics</w:t>
      </w:r>
      <w:r w:rsidRPr="00B33532">
        <w:rPr>
          <w:rFonts w:ascii="Calibri"/>
        </w:rPr>
        <w:t xml:space="preserve"> </w:t>
      </w:r>
      <w:r w:rsidRPr="00B33532">
        <w:rPr>
          <w:rFonts w:ascii="Calibri"/>
          <w:b/>
          <w:bCs/>
        </w:rPr>
        <w:t>6,</w:t>
      </w:r>
      <w:r w:rsidRPr="00B33532">
        <w:rPr>
          <w:rFonts w:ascii="Calibri"/>
        </w:rPr>
        <w:t xml:space="preserve"> 209 (2005).</w:t>
      </w:r>
    </w:p>
    <w:p w14:paraId="49EE628C" w14:textId="77777777" w:rsidR="00B33532" w:rsidRPr="00B33532" w:rsidRDefault="00B33532" w:rsidP="00B33532">
      <w:pPr>
        <w:pStyle w:val="Bibliography"/>
        <w:rPr>
          <w:rFonts w:ascii="Calibri"/>
        </w:rPr>
      </w:pPr>
      <w:r w:rsidRPr="00B33532">
        <w:rPr>
          <w:rFonts w:ascii="Calibri"/>
        </w:rPr>
        <w:t>26.</w:t>
      </w:r>
      <w:r w:rsidRPr="00B33532">
        <w:rPr>
          <w:rFonts w:ascii="Calibri"/>
        </w:rPr>
        <w:tab/>
        <w:t xml:space="preserve">Madhulatha, T. S. An Overview on Clustering Methods. </w:t>
      </w:r>
      <w:r w:rsidRPr="00B33532">
        <w:rPr>
          <w:rFonts w:ascii="Calibri"/>
          <w:i/>
          <w:iCs/>
        </w:rPr>
        <w:t>ArXiv12051117 Cs</w:t>
      </w:r>
      <w:r w:rsidRPr="00B33532">
        <w:rPr>
          <w:rFonts w:ascii="Calibri"/>
        </w:rPr>
        <w:t xml:space="preserve"> (2012).</w:t>
      </w:r>
    </w:p>
    <w:p w14:paraId="4932E739" w14:textId="5C0C8A00"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3"/>
      <w:footerReference w:type="default" r:id="rId14"/>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laus Wilke" w:date="2016-09-04T23:12:00Z" w:initials="CW">
    <w:p w14:paraId="72C91F88" w14:textId="2371B4B8" w:rsidR="005931D5" w:rsidRDefault="005931D5">
      <w:pPr>
        <w:pStyle w:val="CommentText"/>
      </w:pPr>
      <w:r>
        <w:rPr>
          <w:rStyle w:val="CommentReference"/>
        </w:rPr>
        <w:annotationRef/>
      </w:r>
      <w:r>
        <w:t>Chris, do you want to leave this in as a supporting figure with 1-2 sentences, or leave out completely?</w:t>
      </w:r>
    </w:p>
  </w:comment>
  <w:comment w:id="2" w:author="Claus Wilke" w:date="2016-09-04T22:49:00Z" w:initials="CW">
    <w:p w14:paraId="3A5E79D8" w14:textId="69D14864" w:rsidR="005931D5" w:rsidRDefault="005931D5">
      <w:pPr>
        <w:pStyle w:val="CommentText"/>
      </w:pPr>
      <w:r>
        <w:rPr>
          <w:rStyle w:val="CommentReference"/>
        </w:rPr>
        <w:annotationRef/>
      </w:r>
      <w:r>
        <w:t>Chris, is this statement correct? I think it was taken from the stationary-phase figure.</w:t>
      </w:r>
    </w:p>
  </w:comment>
  <w:comment w:id="3" w:author="Claus Wilke" w:date="2016-09-04T22:21:00Z" w:initials="CW">
    <w:p w14:paraId="649195B6" w14:textId="0F454846" w:rsidR="005931D5" w:rsidRDefault="005931D5">
      <w:pPr>
        <w:pStyle w:val="CommentText"/>
      </w:pPr>
      <w:r>
        <w:rPr>
          <w:rStyle w:val="CommentReference"/>
        </w:rPr>
        <w:annotationRef/>
      </w:r>
      <w:r>
        <w:t>Jeff, please complete.</w:t>
      </w:r>
    </w:p>
  </w:comment>
  <w:comment w:id="5" w:author="Claus Wilke" w:date="2016-09-04T22:18:00Z" w:initials="CW">
    <w:p w14:paraId="0877F6E3" w14:textId="2DB0F2BD" w:rsidR="005931D5" w:rsidRDefault="005931D5">
      <w:pPr>
        <w:pStyle w:val="CommentText"/>
      </w:pPr>
      <w:r>
        <w:rPr>
          <w:rStyle w:val="CommentReference"/>
        </w:rPr>
        <w:annotationRef/>
      </w:r>
      <w:r>
        <w:t>Please make sure all references are up-to-date and comple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C91F88" w15:done="0"/>
  <w15:commentEx w15:paraId="3A5E79D8" w15:done="0"/>
  <w15:commentEx w15:paraId="649195B6" w15:done="0"/>
  <w15:commentEx w15:paraId="0877F6E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C55B49" w14:textId="77777777" w:rsidR="00286CCC" w:rsidRDefault="00286CCC" w:rsidP="00522EEC">
      <w:r>
        <w:separator/>
      </w:r>
    </w:p>
  </w:endnote>
  <w:endnote w:type="continuationSeparator" w:id="0">
    <w:p w14:paraId="6E6C7A53" w14:textId="77777777" w:rsidR="00286CCC" w:rsidRDefault="00286CCC"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5931D5" w:rsidRDefault="005931D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5931D5" w:rsidRDefault="005931D5"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5931D5" w:rsidRDefault="005931D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286CCC">
      <w:rPr>
        <w:rStyle w:val="PageNumber"/>
        <w:noProof/>
      </w:rPr>
      <w:t>1</w:t>
    </w:r>
    <w:r>
      <w:rPr>
        <w:rStyle w:val="PageNumber"/>
      </w:rPr>
      <w:fldChar w:fldCharType="end"/>
    </w:r>
  </w:p>
  <w:p w14:paraId="7B2AAECF" w14:textId="77777777" w:rsidR="005931D5" w:rsidRDefault="005931D5"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54BE9A" w14:textId="77777777" w:rsidR="00286CCC" w:rsidRDefault="00286CCC" w:rsidP="00522EEC">
      <w:r>
        <w:separator/>
      </w:r>
    </w:p>
  </w:footnote>
  <w:footnote w:type="continuationSeparator" w:id="0">
    <w:p w14:paraId="5AD3D31B" w14:textId="77777777" w:rsidR="00286CCC" w:rsidRDefault="00286CCC"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7D5"/>
    <w:rsid w:val="000152B2"/>
    <w:rsid w:val="000157A9"/>
    <w:rsid w:val="00015C6E"/>
    <w:rsid w:val="00017941"/>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BE9"/>
    <w:rsid w:val="000A3282"/>
    <w:rsid w:val="000A633B"/>
    <w:rsid w:val="000B2CC7"/>
    <w:rsid w:val="000B6E87"/>
    <w:rsid w:val="000C2150"/>
    <w:rsid w:val="000D1BCF"/>
    <w:rsid w:val="000D2145"/>
    <w:rsid w:val="000D73E0"/>
    <w:rsid w:val="000D74E5"/>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477BA"/>
    <w:rsid w:val="00147C5D"/>
    <w:rsid w:val="001524AC"/>
    <w:rsid w:val="0015350C"/>
    <w:rsid w:val="00156779"/>
    <w:rsid w:val="00162DB1"/>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A8D"/>
    <w:rsid w:val="001B1B6F"/>
    <w:rsid w:val="001B74DF"/>
    <w:rsid w:val="001B76EC"/>
    <w:rsid w:val="001C2662"/>
    <w:rsid w:val="001C41CE"/>
    <w:rsid w:val="001C5445"/>
    <w:rsid w:val="001C6B4F"/>
    <w:rsid w:val="001D5AC3"/>
    <w:rsid w:val="001D7CD0"/>
    <w:rsid w:val="001E0F72"/>
    <w:rsid w:val="001E33D0"/>
    <w:rsid w:val="001E45EC"/>
    <w:rsid w:val="001E6E35"/>
    <w:rsid w:val="001F3501"/>
    <w:rsid w:val="002006F0"/>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42F9"/>
    <w:rsid w:val="00254379"/>
    <w:rsid w:val="002577BD"/>
    <w:rsid w:val="002620FC"/>
    <w:rsid w:val="00262505"/>
    <w:rsid w:val="00264187"/>
    <w:rsid w:val="00266E8D"/>
    <w:rsid w:val="00266F46"/>
    <w:rsid w:val="0026742C"/>
    <w:rsid w:val="0027166C"/>
    <w:rsid w:val="00271881"/>
    <w:rsid w:val="002722BC"/>
    <w:rsid w:val="00272744"/>
    <w:rsid w:val="002741BA"/>
    <w:rsid w:val="0028391D"/>
    <w:rsid w:val="002840C6"/>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E44C6"/>
    <w:rsid w:val="002E584D"/>
    <w:rsid w:val="002E5C5C"/>
    <w:rsid w:val="002F26EF"/>
    <w:rsid w:val="002F39D1"/>
    <w:rsid w:val="002F57AD"/>
    <w:rsid w:val="0030374E"/>
    <w:rsid w:val="003067F7"/>
    <w:rsid w:val="00311020"/>
    <w:rsid w:val="00311BC1"/>
    <w:rsid w:val="00315216"/>
    <w:rsid w:val="003152BA"/>
    <w:rsid w:val="00316923"/>
    <w:rsid w:val="00316CB1"/>
    <w:rsid w:val="0032028B"/>
    <w:rsid w:val="00321ADC"/>
    <w:rsid w:val="00325A61"/>
    <w:rsid w:val="00326987"/>
    <w:rsid w:val="00330759"/>
    <w:rsid w:val="0033252D"/>
    <w:rsid w:val="00345DA5"/>
    <w:rsid w:val="00346136"/>
    <w:rsid w:val="0035006B"/>
    <w:rsid w:val="00350671"/>
    <w:rsid w:val="00353D4F"/>
    <w:rsid w:val="00356F8E"/>
    <w:rsid w:val="0036081D"/>
    <w:rsid w:val="00360CF7"/>
    <w:rsid w:val="003641BC"/>
    <w:rsid w:val="00365D66"/>
    <w:rsid w:val="0036669B"/>
    <w:rsid w:val="00370076"/>
    <w:rsid w:val="0037039B"/>
    <w:rsid w:val="00372924"/>
    <w:rsid w:val="00373658"/>
    <w:rsid w:val="00374CB9"/>
    <w:rsid w:val="0037707E"/>
    <w:rsid w:val="00377566"/>
    <w:rsid w:val="003817CA"/>
    <w:rsid w:val="00381DF8"/>
    <w:rsid w:val="0038333A"/>
    <w:rsid w:val="00385FA0"/>
    <w:rsid w:val="00393FB7"/>
    <w:rsid w:val="00395B5F"/>
    <w:rsid w:val="00397891"/>
    <w:rsid w:val="00397900"/>
    <w:rsid w:val="003A14ED"/>
    <w:rsid w:val="003A26CD"/>
    <w:rsid w:val="003A289C"/>
    <w:rsid w:val="003B0078"/>
    <w:rsid w:val="003B0527"/>
    <w:rsid w:val="003B6152"/>
    <w:rsid w:val="003B79FE"/>
    <w:rsid w:val="003C6D84"/>
    <w:rsid w:val="003D3736"/>
    <w:rsid w:val="003D76B4"/>
    <w:rsid w:val="003E3019"/>
    <w:rsid w:val="003E404F"/>
    <w:rsid w:val="003E4218"/>
    <w:rsid w:val="003E56A5"/>
    <w:rsid w:val="003E5878"/>
    <w:rsid w:val="003F0E76"/>
    <w:rsid w:val="003F167E"/>
    <w:rsid w:val="003F413A"/>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E9A"/>
    <w:rsid w:val="004334F7"/>
    <w:rsid w:val="00435168"/>
    <w:rsid w:val="00440CAA"/>
    <w:rsid w:val="00445B9E"/>
    <w:rsid w:val="00445CF9"/>
    <w:rsid w:val="00450CD0"/>
    <w:rsid w:val="00452923"/>
    <w:rsid w:val="00453096"/>
    <w:rsid w:val="004571F0"/>
    <w:rsid w:val="00460421"/>
    <w:rsid w:val="00461799"/>
    <w:rsid w:val="00462887"/>
    <w:rsid w:val="004667CE"/>
    <w:rsid w:val="0046734B"/>
    <w:rsid w:val="004677EA"/>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D3B"/>
    <w:rsid w:val="004C66AC"/>
    <w:rsid w:val="004D00C9"/>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7811"/>
    <w:rsid w:val="00522EEC"/>
    <w:rsid w:val="00523BA6"/>
    <w:rsid w:val="00526C9C"/>
    <w:rsid w:val="0053050A"/>
    <w:rsid w:val="00531403"/>
    <w:rsid w:val="005346B9"/>
    <w:rsid w:val="00540D62"/>
    <w:rsid w:val="00542C1B"/>
    <w:rsid w:val="00544015"/>
    <w:rsid w:val="00550940"/>
    <w:rsid w:val="005531B3"/>
    <w:rsid w:val="00554522"/>
    <w:rsid w:val="005569EE"/>
    <w:rsid w:val="00561D83"/>
    <w:rsid w:val="00563777"/>
    <w:rsid w:val="0056488E"/>
    <w:rsid w:val="0056715C"/>
    <w:rsid w:val="0057090C"/>
    <w:rsid w:val="00571E88"/>
    <w:rsid w:val="00572BF0"/>
    <w:rsid w:val="0057500F"/>
    <w:rsid w:val="0058264D"/>
    <w:rsid w:val="0058534C"/>
    <w:rsid w:val="0058663C"/>
    <w:rsid w:val="005923FC"/>
    <w:rsid w:val="005931D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E3DDE"/>
    <w:rsid w:val="005F0BA1"/>
    <w:rsid w:val="005F3944"/>
    <w:rsid w:val="005F56F1"/>
    <w:rsid w:val="00600550"/>
    <w:rsid w:val="006017FF"/>
    <w:rsid w:val="00613136"/>
    <w:rsid w:val="00614298"/>
    <w:rsid w:val="006178FC"/>
    <w:rsid w:val="0062222B"/>
    <w:rsid w:val="006227A1"/>
    <w:rsid w:val="006232A4"/>
    <w:rsid w:val="00625119"/>
    <w:rsid w:val="006267EB"/>
    <w:rsid w:val="006368CC"/>
    <w:rsid w:val="006371E6"/>
    <w:rsid w:val="00640049"/>
    <w:rsid w:val="006447E6"/>
    <w:rsid w:val="00645904"/>
    <w:rsid w:val="00646480"/>
    <w:rsid w:val="006473F8"/>
    <w:rsid w:val="00652677"/>
    <w:rsid w:val="00654F73"/>
    <w:rsid w:val="0065518D"/>
    <w:rsid w:val="00657FB0"/>
    <w:rsid w:val="00662F19"/>
    <w:rsid w:val="00667D70"/>
    <w:rsid w:val="00671714"/>
    <w:rsid w:val="00671923"/>
    <w:rsid w:val="00673748"/>
    <w:rsid w:val="0067765D"/>
    <w:rsid w:val="0068634E"/>
    <w:rsid w:val="00686A29"/>
    <w:rsid w:val="006871F1"/>
    <w:rsid w:val="006935FB"/>
    <w:rsid w:val="0069413B"/>
    <w:rsid w:val="00694B9C"/>
    <w:rsid w:val="00696B50"/>
    <w:rsid w:val="00697E55"/>
    <w:rsid w:val="006A0436"/>
    <w:rsid w:val="006A4DB0"/>
    <w:rsid w:val="006A595E"/>
    <w:rsid w:val="006A67DB"/>
    <w:rsid w:val="006A6BE2"/>
    <w:rsid w:val="006B254B"/>
    <w:rsid w:val="006B48AE"/>
    <w:rsid w:val="006B79A6"/>
    <w:rsid w:val="006B7B8D"/>
    <w:rsid w:val="006C2A2F"/>
    <w:rsid w:val="006C2B82"/>
    <w:rsid w:val="006C41F9"/>
    <w:rsid w:val="006D1FF6"/>
    <w:rsid w:val="006E0094"/>
    <w:rsid w:val="006E1081"/>
    <w:rsid w:val="006E3CAA"/>
    <w:rsid w:val="006E46BD"/>
    <w:rsid w:val="006E4EDD"/>
    <w:rsid w:val="006E683D"/>
    <w:rsid w:val="006F05AA"/>
    <w:rsid w:val="006F0B95"/>
    <w:rsid w:val="006F290A"/>
    <w:rsid w:val="006F2E1A"/>
    <w:rsid w:val="006F590A"/>
    <w:rsid w:val="006F70EB"/>
    <w:rsid w:val="0070648D"/>
    <w:rsid w:val="00707C7A"/>
    <w:rsid w:val="00707E3B"/>
    <w:rsid w:val="007111BA"/>
    <w:rsid w:val="00713927"/>
    <w:rsid w:val="00714675"/>
    <w:rsid w:val="00721886"/>
    <w:rsid w:val="007229C2"/>
    <w:rsid w:val="00724E47"/>
    <w:rsid w:val="007277AE"/>
    <w:rsid w:val="007278D7"/>
    <w:rsid w:val="00733208"/>
    <w:rsid w:val="00735377"/>
    <w:rsid w:val="00736DF0"/>
    <w:rsid w:val="0073706D"/>
    <w:rsid w:val="00741675"/>
    <w:rsid w:val="00742C8E"/>
    <w:rsid w:val="00744E11"/>
    <w:rsid w:val="00745B4F"/>
    <w:rsid w:val="00747CA9"/>
    <w:rsid w:val="00750FC0"/>
    <w:rsid w:val="00752B24"/>
    <w:rsid w:val="00752E78"/>
    <w:rsid w:val="007570B2"/>
    <w:rsid w:val="0076555F"/>
    <w:rsid w:val="007675B4"/>
    <w:rsid w:val="007716D9"/>
    <w:rsid w:val="007733E9"/>
    <w:rsid w:val="00773BDD"/>
    <w:rsid w:val="007754D8"/>
    <w:rsid w:val="00776B56"/>
    <w:rsid w:val="0077747E"/>
    <w:rsid w:val="00780E8E"/>
    <w:rsid w:val="007814D9"/>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217C8"/>
    <w:rsid w:val="008272F5"/>
    <w:rsid w:val="008323BE"/>
    <w:rsid w:val="00835315"/>
    <w:rsid w:val="0083665D"/>
    <w:rsid w:val="00844B61"/>
    <w:rsid w:val="00850542"/>
    <w:rsid w:val="00850A8E"/>
    <w:rsid w:val="00855A4F"/>
    <w:rsid w:val="0086191E"/>
    <w:rsid w:val="00864361"/>
    <w:rsid w:val="008663A4"/>
    <w:rsid w:val="0086748F"/>
    <w:rsid w:val="00870504"/>
    <w:rsid w:val="00873A97"/>
    <w:rsid w:val="008761D9"/>
    <w:rsid w:val="0087643A"/>
    <w:rsid w:val="00877C56"/>
    <w:rsid w:val="00881210"/>
    <w:rsid w:val="008817CF"/>
    <w:rsid w:val="00881AAF"/>
    <w:rsid w:val="00881D92"/>
    <w:rsid w:val="00886710"/>
    <w:rsid w:val="00890612"/>
    <w:rsid w:val="00894B95"/>
    <w:rsid w:val="00896250"/>
    <w:rsid w:val="008A24EF"/>
    <w:rsid w:val="008A2D18"/>
    <w:rsid w:val="008A3D35"/>
    <w:rsid w:val="008A41B4"/>
    <w:rsid w:val="008A551D"/>
    <w:rsid w:val="008A5A01"/>
    <w:rsid w:val="008A6286"/>
    <w:rsid w:val="008B0904"/>
    <w:rsid w:val="008B0BE3"/>
    <w:rsid w:val="008B1B39"/>
    <w:rsid w:val="008B6FF4"/>
    <w:rsid w:val="008C0D13"/>
    <w:rsid w:val="008C2677"/>
    <w:rsid w:val="008C6351"/>
    <w:rsid w:val="008C75B1"/>
    <w:rsid w:val="008D4D86"/>
    <w:rsid w:val="008E7153"/>
    <w:rsid w:val="008F1107"/>
    <w:rsid w:val="008F5AAF"/>
    <w:rsid w:val="008F70A9"/>
    <w:rsid w:val="00905F55"/>
    <w:rsid w:val="009064AD"/>
    <w:rsid w:val="00907F84"/>
    <w:rsid w:val="00910C40"/>
    <w:rsid w:val="00911C60"/>
    <w:rsid w:val="00917659"/>
    <w:rsid w:val="0092097B"/>
    <w:rsid w:val="00921F9C"/>
    <w:rsid w:val="0093144E"/>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AB7"/>
    <w:rsid w:val="009953E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1EBA"/>
    <w:rsid w:val="00A03EC2"/>
    <w:rsid w:val="00A05C33"/>
    <w:rsid w:val="00A10F0A"/>
    <w:rsid w:val="00A11527"/>
    <w:rsid w:val="00A15D87"/>
    <w:rsid w:val="00A23289"/>
    <w:rsid w:val="00A34437"/>
    <w:rsid w:val="00A34874"/>
    <w:rsid w:val="00A40519"/>
    <w:rsid w:val="00A4741C"/>
    <w:rsid w:val="00A47D68"/>
    <w:rsid w:val="00A505E1"/>
    <w:rsid w:val="00A518C3"/>
    <w:rsid w:val="00A5224F"/>
    <w:rsid w:val="00A56276"/>
    <w:rsid w:val="00A6256D"/>
    <w:rsid w:val="00A64989"/>
    <w:rsid w:val="00A71DB1"/>
    <w:rsid w:val="00A722EF"/>
    <w:rsid w:val="00A74D3F"/>
    <w:rsid w:val="00AA105F"/>
    <w:rsid w:val="00AA2477"/>
    <w:rsid w:val="00AA3348"/>
    <w:rsid w:val="00AA36DC"/>
    <w:rsid w:val="00AA421C"/>
    <w:rsid w:val="00AA45EE"/>
    <w:rsid w:val="00AA4FB1"/>
    <w:rsid w:val="00AB38F5"/>
    <w:rsid w:val="00AB4581"/>
    <w:rsid w:val="00AB583A"/>
    <w:rsid w:val="00AC02FC"/>
    <w:rsid w:val="00AC1149"/>
    <w:rsid w:val="00AC2FB8"/>
    <w:rsid w:val="00AC3AF2"/>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074EE"/>
    <w:rsid w:val="00B102F5"/>
    <w:rsid w:val="00B11E7E"/>
    <w:rsid w:val="00B1235E"/>
    <w:rsid w:val="00B1782E"/>
    <w:rsid w:val="00B2041C"/>
    <w:rsid w:val="00B2175E"/>
    <w:rsid w:val="00B22AA1"/>
    <w:rsid w:val="00B241AC"/>
    <w:rsid w:val="00B261F8"/>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7EBB"/>
    <w:rsid w:val="00C40F74"/>
    <w:rsid w:val="00C41452"/>
    <w:rsid w:val="00C61A39"/>
    <w:rsid w:val="00C64BDE"/>
    <w:rsid w:val="00C711F7"/>
    <w:rsid w:val="00C72465"/>
    <w:rsid w:val="00C80BDE"/>
    <w:rsid w:val="00C85140"/>
    <w:rsid w:val="00C90590"/>
    <w:rsid w:val="00C93C2F"/>
    <w:rsid w:val="00C9740B"/>
    <w:rsid w:val="00C97B91"/>
    <w:rsid w:val="00CA028F"/>
    <w:rsid w:val="00CA1E44"/>
    <w:rsid w:val="00CA5118"/>
    <w:rsid w:val="00CB10D2"/>
    <w:rsid w:val="00CB1DA0"/>
    <w:rsid w:val="00CB1E8D"/>
    <w:rsid w:val="00CB378A"/>
    <w:rsid w:val="00CB4D63"/>
    <w:rsid w:val="00CC0143"/>
    <w:rsid w:val="00CC2E0E"/>
    <w:rsid w:val="00CC775D"/>
    <w:rsid w:val="00CE0980"/>
    <w:rsid w:val="00CE1AA2"/>
    <w:rsid w:val="00CE52AB"/>
    <w:rsid w:val="00CE53E5"/>
    <w:rsid w:val="00CF071D"/>
    <w:rsid w:val="00CF2574"/>
    <w:rsid w:val="00D0045F"/>
    <w:rsid w:val="00D0133B"/>
    <w:rsid w:val="00D034B9"/>
    <w:rsid w:val="00D04174"/>
    <w:rsid w:val="00D04EB2"/>
    <w:rsid w:val="00D05A2D"/>
    <w:rsid w:val="00D138E2"/>
    <w:rsid w:val="00D30269"/>
    <w:rsid w:val="00D32C68"/>
    <w:rsid w:val="00D40704"/>
    <w:rsid w:val="00D41480"/>
    <w:rsid w:val="00D42B12"/>
    <w:rsid w:val="00D4595F"/>
    <w:rsid w:val="00D507C5"/>
    <w:rsid w:val="00D51D05"/>
    <w:rsid w:val="00D51F87"/>
    <w:rsid w:val="00D532F6"/>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4483"/>
    <w:rsid w:val="00D8496A"/>
    <w:rsid w:val="00D87713"/>
    <w:rsid w:val="00D94FD6"/>
    <w:rsid w:val="00D96440"/>
    <w:rsid w:val="00D9741C"/>
    <w:rsid w:val="00D97BDB"/>
    <w:rsid w:val="00DA13EE"/>
    <w:rsid w:val="00DA5FF2"/>
    <w:rsid w:val="00DB2D98"/>
    <w:rsid w:val="00DB46D5"/>
    <w:rsid w:val="00DB5BD2"/>
    <w:rsid w:val="00DB7EBB"/>
    <w:rsid w:val="00DC23E8"/>
    <w:rsid w:val="00DC2788"/>
    <w:rsid w:val="00DC54D6"/>
    <w:rsid w:val="00DC6C5E"/>
    <w:rsid w:val="00DD2DF5"/>
    <w:rsid w:val="00DD4E2A"/>
    <w:rsid w:val="00DD62E5"/>
    <w:rsid w:val="00DE280D"/>
    <w:rsid w:val="00DE3A91"/>
    <w:rsid w:val="00DF2F68"/>
    <w:rsid w:val="00E03271"/>
    <w:rsid w:val="00E053FD"/>
    <w:rsid w:val="00E062E9"/>
    <w:rsid w:val="00E077A7"/>
    <w:rsid w:val="00E07902"/>
    <w:rsid w:val="00E20DE1"/>
    <w:rsid w:val="00E2605C"/>
    <w:rsid w:val="00E271BC"/>
    <w:rsid w:val="00E36838"/>
    <w:rsid w:val="00E41A2F"/>
    <w:rsid w:val="00E44657"/>
    <w:rsid w:val="00E50529"/>
    <w:rsid w:val="00E5463A"/>
    <w:rsid w:val="00E547FB"/>
    <w:rsid w:val="00E565FB"/>
    <w:rsid w:val="00E566B9"/>
    <w:rsid w:val="00E6439A"/>
    <w:rsid w:val="00E64ACC"/>
    <w:rsid w:val="00E800BD"/>
    <w:rsid w:val="00E81DB4"/>
    <w:rsid w:val="00E825C7"/>
    <w:rsid w:val="00E82863"/>
    <w:rsid w:val="00E84CB6"/>
    <w:rsid w:val="00E932B2"/>
    <w:rsid w:val="00E937B4"/>
    <w:rsid w:val="00E956D5"/>
    <w:rsid w:val="00E95EF4"/>
    <w:rsid w:val="00EA3FFB"/>
    <w:rsid w:val="00EA44BC"/>
    <w:rsid w:val="00EA61CF"/>
    <w:rsid w:val="00EA70E0"/>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F01109"/>
    <w:rsid w:val="00F01F0B"/>
    <w:rsid w:val="00F052B6"/>
    <w:rsid w:val="00F074D6"/>
    <w:rsid w:val="00F16271"/>
    <w:rsid w:val="00F21570"/>
    <w:rsid w:val="00F344FC"/>
    <w:rsid w:val="00F3535E"/>
    <w:rsid w:val="00F425EA"/>
    <w:rsid w:val="00F44D3A"/>
    <w:rsid w:val="00F45334"/>
    <w:rsid w:val="00F51155"/>
    <w:rsid w:val="00F549FD"/>
    <w:rsid w:val="00F64495"/>
    <w:rsid w:val="00F77661"/>
    <w:rsid w:val="00F805B4"/>
    <w:rsid w:val="00F82AC8"/>
    <w:rsid w:val="00F8621A"/>
    <w:rsid w:val="00F907AE"/>
    <w:rsid w:val="00F91445"/>
    <w:rsid w:val="00F9451F"/>
    <w:rsid w:val="00F9749E"/>
    <w:rsid w:val="00FA0715"/>
    <w:rsid w:val="00FA16F6"/>
    <w:rsid w:val="00FA2A93"/>
    <w:rsid w:val="00FA3817"/>
    <w:rsid w:val="00FB0045"/>
    <w:rsid w:val="00FB078E"/>
    <w:rsid w:val="00FB69A1"/>
    <w:rsid w:val="00FC1023"/>
    <w:rsid w:val="00FC147D"/>
    <w:rsid w:val="00FC1E2E"/>
    <w:rsid w:val="00FC2620"/>
    <w:rsid w:val="00FC3461"/>
    <w:rsid w:val="00FC3494"/>
    <w:rsid w:val="00FC41F0"/>
    <w:rsid w:val="00FC478E"/>
    <w:rsid w:val="00FC5D83"/>
    <w:rsid w:val="00FD014C"/>
    <w:rsid w:val="00FD2504"/>
    <w:rsid w:val="00FD38BF"/>
    <w:rsid w:val="00FD6FAD"/>
    <w:rsid w:val="00FD77EC"/>
    <w:rsid w:val="00FE0550"/>
    <w:rsid w:val="00FE0FD4"/>
    <w:rsid w:val="00FE2840"/>
    <w:rsid w:val="00FE43DE"/>
    <w:rsid w:val="00FE5EF3"/>
    <w:rsid w:val="00FE78EA"/>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rcotte@icmb.utexas.edu" TargetMode="External"/><Relationship Id="rId9" Type="http://schemas.openxmlformats.org/officeDocument/2006/relationships/hyperlink" Target="mailto:jbarrick@cm.utexas.edu" TargetMode="External"/><Relationship Id="rId10" Type="http://schemas.openxmlformats.org/officeDocument/2006/relationships/hyperlink" Target="mailto:wilke@austin.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3EB17F-0AAC-8E49-9C1B-6FF01FEA9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2</TotalTime>
  <Pages>12</Pages>
  <Words>22381</Words>
  <Characters>127572</Characters>
  <Application>Microsoft Macintosh Word</Application>
  <DocSecurity>0</DocSecurity>
  <Lines>1063</Lines>
  <Paragraphs>299</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496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icrosoft Office User</cp:lastModifiedBy>
  <cp:revision>263</cp:revision>
  <dcterms:created xsi:type="dcterms:W3CDTF">2016-01-06T19:03:00Z</dcterms:created>
  <dcterms:modified xsi:type="dcterms:W3CDTF">2016-09-21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gt;&lt;session id="uKEXqcQu"/&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